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84B0D0" w14:textId="2EBD000E" w:rsidR="00874F89" w:rsidRDefault="00A34538" w:rsidP="00705B9B">
      <w:pPr>
        <w:pStyle w:val="Heading1"/>
      </w:pPr>
      <w:r>
        <w:t>Topics</w:t>
      </w:r>
    </w:p>
    <w:p w14:paraId="59F97175" w14:textId="77777777" w:rsidR="000A4C21" w:rsidRDefault="00CD11E6" w:rsidP="00CD11E6">
      <w:pPr>
        <w:pStyle w:val="CSBulletedListNoSpace1"/>
      </w:pPr>
      <w:r>
        <w:t>Use grouping in a query</w:t>
      </w:r>
    </w:p>
    <w:p w14:paraId="11B1177B" w14:textId="51826899" w:rsidR="00CD11E6" w:rsidRDefault="00CD11E6" w:rsidP="00CD11E6">
      <w:pPr>
        <w:pStyle w:val="CSBulletedListNoSpace1"/>
      </w:pPr>
      <w:r>
        <w:t xml:space="preserve">Use </w:t>
      </w:r>
      <w:r w:rsidRPr="00EE6C59">
        <w:rPr>
          <w:rStyle w:val="CSCodeFormulaSQL"/>
        </w:rPr>
        <w:t>IIF</w:t>
      </w:r>
      <w:r>
        <w:t xml:space="preserve"> function in a calculated field</w:t>
      </w:r>
    </w:p>
    <w:p w14:paraId="51DE7B36" w14:textId="77777777" w:rsidR="00CD11E6" w:rsidRDefault="00CD11E6" w:rsidP="00CD11E6">
      <w:pPr>
        <w:pStyle w:val="CSBulletedListNoSpace1"/>
      </w:pPr>
      <w:r>
        <w:t>Set criteria on fields not displayed in query results</w:t>
      </w:r>
    </w:p>
    <w:p w14:paraId="2574BF76" w14:textId="176458B5" w:rsidR="00E84B90" w:rsidRDefault="00E84B90" w:rsidP="00CD11E6">
      <w:pPr>
        <w:pStyle w:val="CSBulletedListNoSpace1"/>
      </w:pPr>
      <w:r>
        <w:t>Use an outer join in a query</w:t>
      </w:r>
    </w:p>
    <w:p w14:paraId="3565EEBE" w14:textId="77777777" w:rsidR="00B80998" w:rsidRDefault="0058276B" w:rsidP="00CC5C3A">
      <w:pPr>
        <w:pStyle w:val="Heading1"/>
      </w:pPr>
      <w:r>
        <w:t>Background Information</w:t>
      </w:r>
    </w:p>
    <w:p w14:paraId="2284C318" w14:textId="7242E6F8" w:rsidR="00A455C5" w:rsidRPr="002520C7" w:rsidRDefault="00A460A7" w:rsidP="000507C1">
      <w:r>
        <w:t xml:space="preserve">This project includes </w:t>
      </w:r>
      <w:r w:rsidRPr="000507C1">
        <w:t>information</w:t>
      </w:r>
      <w:r>
        <w:t xml:space="preserve"> on West Virginia K-12 schools from </w:t>
      </w:r>
      <w:r w:rsidR="00943DC2">
        <w:t>2012</w:t>
      </w:r>
      <w:r>
        <w:t xml:space="preserve"> to </w:t>
      </w:r>
      <w:r w:rsidR="005A48DA">
        <w:t>2020</w:t>
      </w:r>
      <w:r w:rsidR="00A455C5">
        <w:t>.</w:t>
      </w:r>
    </w:p>
    <w:p w14:paraId="5A3D41EA" w14:textId="3DA72E00" w:rsidR="00DB0E2E" w:rsidRDefault="00DB0E2E" w:rsidP="0052654C">
      <w:pPr>
        <w:pStyle w:val="Heading1withTopLine"/>
      </w:pPr>
      <w:r>
        <w:t>Instructions</w:t>
      </w:r>
    </w:p>
    <w:p w14:paraId="50102EDD" w14:textId="77777777" w:rsidR="00F90ABE" w:rsidRDefault="00E06E35" w:rsidP="00E06E35">
      <w:r>
        <w:rPr>
          <w:rStyle w:val="CSHintNoteImportant"/>
        </w:rPr>
        <w:t xml:space="preserve">Important: </w:t>
      </w:r>
      <w:r w:rsidRPr="007B0AE4">
        <w:t>This assignment requires the Windows version of Microsoft Office.</w:t>
      </w:r>
    </w:p>
    <w:p w14:paraId="6EC30D58" w14:textId="77777777" w:rsidR="00F90ABE" w:rsidRDefault="00E06E35" w:rsidP="00E06E35">
      <w:r w:rsidRPr="005521A0">
        <w:rPr>
          <w:rStyle w:val="CSHintNoteImportant"/>
        </w:rPr>
        <w:t>Important:</w:t>
      </w:r>
      <w:r w:rsidRPr="005521A0">
        <w:t xml:space="preserve"> Complete the steps</w:t>
      </w:r>
      <w:r w:rsidR="00D901E0" w:rsidRPr="00D901E0">
        <w:t xml:space="preserve"> </w:t>
      </w:r>
      <w:r w:rsidR="00D901E0">
        <w:t>below</w:t>
      </w:r>
      <w:r w:rsidRPr="005521A0">
        <w:t xml:space="preserve"> in the order they are given</w:t>
      </w:r>
      <w:r>
        <w:t xml:space="preserve">. </w:t>
      </w:r>
      <w:r w:rsidRPr="005521A0">
        <w:t xml:space="preserve">Completing the steps out of order may complicate the </w:t>
      </w:r>
      <w:r>
        <w:t>assignment</w:t>
      </w:r>
      <w:r w:rsidRPr="005521A0">
        <w:t xml:space="preserve"> or result in an incorrect result.</w:t>
      </w:r>
    </w:p>
    <w:p w14:paraId="7F4C6EC8" w14:textId="17E2B193" w:rsidR="00A455C5" w:rsidRPr="00467DBE" w:rsidRDefault="007658ED" w:rsidP="0052654C">
      <w:pPr>
        <w:pStyle w:val="CSNumberedList1"/>
      </w:pPr>
      <w:r>
        <w:t>Download and extract the provided Data Files ZIP file. It contains the following file for use in this assignment:</w:t>
      </w:r>
    </w:p>
    <w:p w14:paraId="7FD5CAFB" w14:textId="77777777" w:rsidR="005625B0" w:rsidRDefault="00966646" w:rsidP="005625B0">
      <w:pPr>
        <w:pStyle w:val="CSNumberedList2"/>
      </w:pPr>
      <w:r>
        <w:rPr>
          <w:rStyle w:val="CSFilename"/>
        </w:rPr>
        <w:t>education_ppq3_wvkep</w:t>
      </w:r>
      <w:r w:rsidR="00F66505">
        <w:rPr>
          <w:rStyle w:val="CSFilename"/>
        </w:rPr>
        <w:t>.accdb</w:t>
      </w:r>
      <w:r w:rsidR="00F66505" w:rsidRPr="00467DBE">
        <w:t xml:space="preserve"> – </w:t>
      </w:r>
      <w:r w:rsidR="005625B0">
        <w:t xml:space="preserve">Information on West Virginia K-12 schools </w:t>
      </w:r>
      <w:r w:rsidR="005625B0">
        <w:fldChar w:fldCharType="begin"/>
      </w:r>
      <w:r w:rsidR="005625B0">
        <w:instrText xml:space="preserve"> ADDIN ZOTERO_ITEM CSL_CITATION {"citationID":"TFMRiKG8","properties":{"formattedCitation":"[1], [2]","plainCitation":"[1], [2]","noteIndex":0},"citationItems":[{"id":1056,"uris":["http://zotero.org/groups/268281/items/FACBEM6B"],"uri":["http://zotero.org/groups/268281/items/FACBEM6B"],"itemData":{"id":1056,"type":"webpage","abstract":"Welcome to ZoomWV, West Virginia’s single source for pre-k through grade 12 educational data. Here you are able to find a variety of information about West Virginia’s schools, including your school’s A-F School Accountability grade.\n\nWest Virginia's accountability system is designed to provide parents and communities with an annual update on multiple measures that together show how well students are learning, growing and achieving. An A-F grading scale is used to show where schools have success, and areas that need improvement.","container-title":"West Virginia Department of Education","title":"ZoomWV Data Dashboard","URL":"https://zoomwv.k12.wv.us/"}},{"id":2458,"uris":["http://zotero.org/groups/268281/items/5HF5RRVF"],"uri":["http://zotero.org/groups/268281/items/5HF5RRVF"],"itemData":{"id":2458,"type":"report","abstract":"This page features Vintage 2019 population estimates totals and components of change.","event-place":"Washington, DC","language":"EN-US","note":"section: Government","publisher":"U.S. Census Bureau","publisher-place":"Washington, DC","title":"County Population Totals: 2010-2019","title-short":"County Population Totals","URL":"https://www.census.gov/data/datasets/time-series/demo/popest/2010s-counties-total.html","accessed":{"date-parts":[["2021",6,8]]},"issued":{"date-parts":[["2020",6,22]]}}}],"schema":"https://github.com/citation-style-language/schema/raw/master/csl-citation.json"} </w:instrText>
      </w:r>
      <w:r w:rsidR="005625B0">
        <w:fldChar w:fldCharType="separate"/>
      </w:r>
      <w:r w:rsidR="005625B0" w:rsidRPr="00E17AD2">
        <w:t>[1], [2]</w:t>
      </w:r>
      <w:r w:rsidR="005625B0">
        <w:fldChar w:fldCharType="end"/>
      </w:r>
      <w:r w:rsidR="005625B0">
        <w:t>.</w:t>
      </w:r>
    </w:p>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6C907647"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47D90B39" w14:textId="77777777" w:rsidR="005625B0" w:rsidRPr="00C64E5F" w:rsidRDefault="005625B0" w:rsidP="00C349C7">
            <w:r w:rsidRPr="00C64E5F">
              <w:t xml:space="preserve">Table: </w:t>
            </w:r>
            <w:r>
              <w:rPr>
                <w:rStyle w:val="CSTableSheetName"/>
              </w:rPr>
              <w:t>Districts</w:t>
            </w:r>
          </w:p>
        </w:tc>
      </w:tr>
      <w:tr w:rsidR="005625B0" w:rsidRPr="00C64E5F" w14:paraId="2AD81A1E"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7D166332" w14:textId="77777777" w:rsidR="005625B0" w:rsidRPr="00C64E5F" w:rsidRDefault="005625B0" w:rsidP="00C349C7">
            <w:r w:rsidRPr="00C64E5F">
              <w:t>Field Name</w:t>
            </w:r>
          </w:p>
        </w:tc>
        <w:tc>
          <w:tcPr>
            <w:tcW w:w="1584" w:type="dxa"/>
          </w:tcPr>
          <w:p w14:paraId="5EE87A76" w14:textId="77777777" w:rsidR="005625B0" w:rsidRPr="00C64E5F" w:rsidRDefault="005625B0" w:rsidP="00C349C7">
            <w:r w:rsidRPr="00C64E5F">
              <w:t>Type</w:t>
            </w:r>
          </w:p>
        </w:tc>
        <w:tc>
          <w:tcPr>
            <w:tcW w:w="4824" w:type="dxa"/>
          </w:tcPr>
          <w:p w14:paraId="17AEE01B" w14:textId="77777777" w:rsidR="005625B0" w:rsidRPr="00C64E5F" w:rsidRDefault="005625B0" w:rsidP="00C349C7">
            <w:r w:rsidRPr="00C64E5F">
              <w:t>Description</w:t>
            </w:r>
          </w:p>
        </w:tc>
      </w:tr>
      <w:tr w:rsidR="005625B0" w:rsidRPr="00C64E5F" w14:paraId="2BA22BD6" w14:textId="77777777" w:rsidTr="00C349C7">
        <w:tc>
          <w:tcPr>
            <w:tcW w:w="2592" w:type="dxa"/>
          </w:tcPr>
          <w:p w14:paraId="3F6EAE1D" w14:textId="77777777" w:rsidR="005625B0" w:rsidRPr="00C64E5F" w:rsidRDefault="005625B0" w:rsidP="00C349C7">
            <w:pPr>
              <w:rPr>
                <w:rStyle w:val="CSVariableCellFieldName"/>
              </w:rPr>
            </w:pPr>
            <w:r>
              <w:rPr>
                <w:rStyle w:val="CSVariableCellFieldName"/>
              </w:rPr>
              <w:t>District</w:t>
            </w:r>
          </w:p>
        </w:tc>
        <w:tc>
          <w:tcPr>
            <w:tcW w:w="1584" w:type="dxa"/>
          </w:tcPr>
          <w:p w14:paraId="141A77BD" w14:textId="77777777" w:rsidR="005625B0" w:rsidRPr="00C64E5F" w:rsidRDefault="005625B0" w:rsidP="00C349C7">
            <w:r w:rsidRPr="00C64E5F">
              <w:t>Short Text</w:t>
            </w:r>
          </w:p>
        </w:tc>
        <w:tc>
          <w:tcPr>
            <w:tcW w:w="4824" w:type="dxa"/>
          </w:tcPr>
          <w:p w14:paraId="56704209" w14:textId="77777777" w:rsidR="005625B0" w:rsidRPr="00C64E5F" w:rsidRDefault="005625B0" w:rsidP="00C349C7">
            <w:r w:rsidRPr="00C64E5F">
              <w:t xml:space="preserve">Primary key. Name of the </w:t>
            </w:r>
            <w:r>
              <w:t>school district</w:t>
            </w:r>
            <w:r w:rsidRPr="00C64E5F">
              <w:t>.</w:t>
            </w:r>
          </w:p>
        </w:tc>
      </w:tr>
      <w:tr w:rsidR="005625B0" w:rsidRPr="00C64E5F" w14:paraId="60B31948" w14:textId="77777777" w:rsidTr="00C349C7">
        <w:tc>
          <w:tcPr>
            <w:tcW w:w="2592" w:type="dxa"/>
          </w:tcPr>
          <w:p w14:paraId="07787F0C" w14:textId="77777777" w:rsidR="005625B0" w:rsidRPr="00C64E5F" w:rsidRDefault="005625B0" w:rsidP="00C349C7">
            <w:pPr>
              <w:rPr>
                <w:rStyle w:val="CSVariableCellFieldName"/>
              </w:rPr>
            </w:pPr>
            <w:r w:rsidRPr="00C64E5F">
              <w:rPr>
                <w:rStyle w:val="CSVariableCellFieldName"/>
              </w:rPr>
              <w:t>Region</w:t>
            </w:r>
          </w:p>
        </w:tc>
        <w:tc>
          <w:tcPr>
            <w:tcW w:w="1584" w:type="dxa"/>
          </w:tcPr>
          <w:p w14:paraId="34AE9BB8" w14:textId="77777777" w:rsidR="005625B0" w:rsidRPr="00C64E5F" w:rsidRDefault="005625B0" w:rsidP="00C349C7">
            <w:r w:rsidRPr="00C64E5F">
              <w:t>Short Text</w:t>
            </w:r>
          </w:p>
        </w:tc>
        <w:tc>
          <w:tcPr>
            <w:tcW w:w="4824" w:type="dxa"/>
          </w:tcPr>
          <w:p w14:paraId="2998A9B4" w14:textId="77777777" w:rsidR="005625B0" w:rsidRPr="00C64E5F" w:rsidRDefault="005625B0" w:rsidP="00C349C7">
            <w:r w:rsidRPr="00C64E5F">
              <w:t xml:space="preserve">Region where the </w:t>
            </w:r>
            <w:r>
              <w:t>school district</w:t>
            </w:r>
            <w:r w:rsidRPr="00C64E5F">
              <w:t xml:space="preserve"> is located.</w:t>
            </w:r>
          </w:p>
        </w:tc>
      </w:tr>
    </w:tbl>
    <w:p w14:paraId="51DDD684"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081F0904"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467B6D5B" w14:textId="77777777" w:rsidR="005625B0" w:rsidRPr="00C64E5F" w:rsidRDefault="005625B0" w:rsidP="00C349C7">
            <w:r w:rsidRPr="00C64E5F">
              <w:t xml:space="preserve">Table: </w:t>
            </w:r>
            <w:r>
              <w:rPr>
                <w:rStyle w:val="CSTableSheetName"/>
              </w:rPr>
              <w:t>DistrictStatistics</w:t>
            </w:r>
          </w:p>
        </w:tc>
      </w:tr>
      <w:tr w:rsidR="005625B0" w:rsidRPr="00C64E5F" w14:paraId="0F340602"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29A98079" w14:textId="77777777" w:rsidR="005625B0" w:rsidRPr="00C64E5F" w:rsidRDefault="005625B0" w:rsidP="00C349C7">
            <w:r w:rsidRPr="00C64E5F">
              <w:t>Field Name</w:t>
            </w:r>
          </w:p>
        </w:tc>
        <w:tc>
          <w:tcPr>
            <w:tcW w:w="1584" w:type="dxa"/>
          </w:tcPr>
          <w:p w14:paraId="66B26743" w14:textId="77777777" w:rsidR="005625B0" w:rsidRPr="00C64E5F" w:rsidRDefault="005625B0" w:rsidP="00C349C7">
            <w:r w:rsidRPr="00C64E5F">
              <w:t>Type</w:t>
            </w:r>
          </w:p>
        </w:tc>
        <w:tc>
          <w:tcPr>
            <w:tcW w:w="4824" w:type="dxa"/>
          </w:tcPr>
          <w:p w14:paraId="65307637" w14:textId="77777777" w:rsidR="005625B0" w:rsidRPr="00C64E5F" w:rsidRDefault="005625B0" w:rsidP="00C349C7">
            <w:r w:rsidRPr="00C64E5F">
              <w:t>Description</w:t>
            </w:r>
          </w:p>
        </w:tc>
      </w:tr>
      <w:tr w:rsidR="005625B0" w:rsidRPr="00C64E5F" w14:paraId="5C9D34D8" w14:textId="77777777" w:rsidTr="00C349C7">
        <w:tc>
          <w:tcPr>
            <w:tcW w:w="2592" w:type="dxa"/>
          </w:tcPr>
          <w:p w14:paraId="59D72F06" w14:textId="77777777" w:rsidR="005625B0" w:rsidRPr="00C64E5F" w:rsidRDefault="005625B0" w:rsidP="00C349C7">
            <w:pPr>
              <w:rPr>
                <w:rStyle w:val="CSVariableCellFieldName"/>
              </w:rPr>
            </w:pPr>
            <w:r>
              <w:rPr>
                <w:rStyle w:val="CSVariableCellFieldName"/>
              </w:rPr>
              <w:t>District</w:t>
            </w:r>
          </w:p>
        </w:tc>
        <w:tc>
          <w:tcPr>
            <w:tcW w:w="1584" w:type="dxa"/>
          </w:tcPr>
          <w:p w14:paraId="2F33F124" w14:textId="77777777" w:rsidR="005625B0" w:rsidRPr="00C64E5F" w:rsidRDefault="005625B0" w:rsidP="00C349C7">
            <w:r w:rsidRPr="00C64E5F">
              <w:t>Short Text</w:t>
            </w:r>
          </w:p>
        </w:tc>
        <w:tc>
          <w:tcPr>
            <w:tcW w:w="4824" w:type="dxa"/>
          </w:tcPr>
          <w:p w14:paraId="76B6C47F" w14:textId="77777777" w:rsidR="005625B0" w:rsidRPr="00C64E5F" w:rsidRDefault="005625B0" w:rsidP="00C349C7">
            <w:r w:rsidRPr="00C64E5F">
              <w:t xml:space="preserve">Part of composite key. Name of the </w:t>
            </w:r>
            <w:r>
              <w:t>school district</w:t>
            </w:r>
            <w:r w:rsidRPr="00C64E5F">
              <w:t xml:space="preserve">. </w:t>
            </w:r>
          </w:p>
        </w:tc>
      </w:tr>
      <w:tr w:rsidR="005625B0" w:rsidRPr="00C64E5F" w14:paraId="4AD1C207" w14:textId="77777777" w:rsidTr="00C349C7">
        <w:tc>
          <w:tcPr>
            <w:tcW w:w="2592" w:type="dxa"/>
          </w:tcPr>
          <w:p w14:paraId="1601344A" w14:textId="77777777" w:rsidR="005625B0" w:rsidRPr="00C64E5F" w:rsidRDefault="005625B0" w:rsidP="00C349C7">
            <w:pPr>
              <w:rPr>
                <w:rStyle w:val="CSVariableCellFieldName"/>
              </w:rPr>
            </w:pPr>
            <w:r w:rsidRPr="00C64E5F">
              <w:rPr>
                <w:rStyle w:val="CSVariableCellFieldName"/>
              </w:rPr>
              <w:t>SchoolYear</w:t>
            </w:r>
          </w:p>
        </w:tc>
        <w:tc>
          <w:tcPr>
            <w:tcW w:w="1584" w:type="dxa"/>
          </w:tcPr>
          <w:p w14:paraId="473FAAFD" w14:textId="77777777" w:rsidR="005625B0" w:rsidRPr="00C64E5F" w:rsidRDefault="005625B0" w:rsidP="00C349C7">
            <w:r w:rsidRPr="00C64E5F">
              <w:t>Short Text</w:t>
            </w:r>
          </w:p>
        </w:tc>
        <w:tc>
          <w:tcPr>
            <w:tcW w:w="4824" w:type="dxa"/>
          </w:tcPr>
          <w:p w14:paraId="708F76E9" w14:textId="77777777" w:rsidR="005625B0" w:rsidRPr="00C64E5F" w:rsidRDefault="005625B0" w:rsidP="00C349C7">
            <w:pPr>
              <w:rPr>
                <w:rFonts w:eastAsiaTheme="minorEastAsia"/>
              </w:rPr>
            </w:pPr>
            <w:r w:rsidRPr="00C64E5F">
              <w:t>Part of composite key. School year for the data.</w:t>
            </w:r>
          </w:p>
        </w:tc>
      </w:tr>
      <w:tr w:rsidR="005625B0" w:rsidRPr="00C64E5F" w14:paraId="21E1C806" w14:textId="77777777" w:rsidTr="00C349C7">
        <w:tc>
          <w:tcPr>
            <w:tcW w:w="2592" w:type="dxa"/>
          </w:tcPr>
          <w:p w14:paraId="6C0D6A45" w14:textId="77777777" w:rsidR="005625B0" w:rsidRPr="00C64E5F" w:rsidRDefault="005625B0" w:rsidP="00C349C7">
            <w:pPr>
              <w:rPr>
                <w:rStyle w:val="CSVariableCellFieldName"/>
              </w:rPr>
            </w:pPr>
            <w:r>
              <w:rPr>
                <w:rStyle w:val="CSVariableCellFieldName"/>
              </w:rPr>
              <w:t>Population</w:t>
            </w:r>
          </w:p>
        </w:tc>
        <w:tc>
          <w:tcPr>
            <w:tcW w:w="1584" w:type="dxa"/>
          </w:tcPr>
          <w:p w14:paraId="59B2D033" w14:textId="77777777" w:rsidR="005625B0" w:rsidRPr="00C64E5F" w:rsidRDefault="005625B0" w:rsidP="00C349C7">
            <w:r>
              <w:t>Number</w:t>
            </w:r>
          </w:p>
        </w:tc>
        <w:tc>
          <w:tcPr>
            <w:tcW w:w="4824" w:type="dxa"/>
          </w:tcPr>
          <w:p w14:paraId="3BEA2D89" w14:textId="77777777" w:rsidR="005625B0" w:rsidRPr="00C64E5F" w:rsidRDefault="005625B0" w:rsidP="00C349C7">
            <w:r>
              <w:t>Population of the school district.</w:t>
            </w:r>
          </w:p>
        </w:tc>
      </w:tr>
      <w:tr w:rsidR="005625B0" w:rsidRPr="00C64E5F" w14:paraId="7FA9032E" w14:textId="77777777" w:rsidTr="00C349C7">
        <w:tc>
          <w:tcPr>
            <w:tcW w:w="2592" w:type="dxa"/>
          </w:tcPr>
          <w:p w14:paraId="6DC34D31" w14:textId="77777777" w:rsidR="005625B0" w:rsidRPr="00C64E5F" w:rsidRDefault="005625B0" w:rsidP="00C349C7">
            <w:pPr>
              <w:keepNext w:val="0"/>
              <w:rPr>
                <w:rStyle w:val="CSVariableCellFieldName"/>
              </w:rPr>
            </w:pPr>
            <w:r w:rsidRPr="00C64E5F">
              <w:rPr>
                <w:rStyle w:val="CSVariableCellFieldName"/>
              </w:rPr>
              <w:t>DropoutRate</w:t>
            </w:r>
          </w:p>
        </w:tc>
        <w:tc>
          <w:tcPr>
            <w:tcW w:w="1584" w:type="dxa"/>
          </w:tcPr>
          <w:p w14:paraId="787547C9" w14:textId="77777777" w:rsidR="005625B0" w:rsidRPr="00C64E5F" w:rsidRDefault="005625B0" w:rsidP="00C349C7">
            <w:pPr>
              <w:keepNext w:val="0"/>
            </w:pPr>
            <w:r>
              <w:t>Percentage</w:t>
            </w:r>
          </w:p>
        </w:tc>
        <w:tc>
          <w:tcPr>
            <w:tcW w:w="4824" w:type="dxa"/>
          </w:tcPr>
          <w:p w14:paraId="464FD4F1" w14:textId="77777777" w:rsidR="005625B0" w:rsidRPr="00C64E5F" w:rsidRDefault="005625B0" w:rsidP="00C349C7">
            <w:pPr>
              <w:keepNext w:val="0"/>
            </w:pPr>
            <w:r w:rsidRPr="00C64E5F">
              <w:t xml:space="preserve">Percentage of students who dropped out of school in the </w:t>
            </w:r>
            <w:r>
              <w:t>school district</w:t>
            </w:r>
            <w:r w:rsidRPr="00C64E5F">
              <w:t>.</w:t>
            </w:r>
          </w:p>
        </w:tc>
      </w:tr>
    </w:tbl>
    <w:p w14:paraId="11EBEF8E"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13529963"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2351C72C" w14:textId="77777777" w:rsidR="005625B0" w:rsidRPr="00C64E5F" w:rsidRDefault="005625B0" w:rsidP="00C349C7">
            <w:r w:rsidRPr="00C64E5F">
              <w:lastRenderedPageBreak/>
              <w:t xml:space="preserve">Table: </w:t>
            </w:r>
            <w:r>
              <w:rPr>
                <w:rStyle w:val="CSTableSheetName"/>
              </w:rPr>
              <w:t>Schools</w:t>
            </w:r>
          </w:p>
        </w:tc>
      </w:tr>
      <w:tr w:rsidR="005625B0" w:rsidRPr="00C64E5F" w14:paraId="3D8B6E6D"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62D3197E" w14:textId="77777777" w:rsidR="005625B0" w:rsidRPr="00C64E5F" w:rsidRDefault="005625B0" w:rsidP="00C349C7">
            <w:r w:rsidRPr="00C64E5F">
              <w:t>Field Name</w:t>
            </w:r>
          </w:p>
        </w:tc>
        <w:tc>
          <w:tcPr>
            <w:tcW w:w="1584" w:type="dxa"/>
          </w:tcPr>
          <w:p w14:paraId="5785EF42" w14:textId="77777777" w:rsidR="005625B0" w:rsidRPr="00C64E5F" w:rsidRDefault="005625B0" w:rsidP="00C349C7">
            <w:r w:rsidRPr="00C64E5F">
              <w:t>Type</w:t>
            </w:r>
          </w:p>
        </w:tc>
        <w:tc>
          <w:tcPr>
            <w:tcW w:w="4824" w:type="dxa"/>
          </w:tcPr>
          <w:p w14:paraId="483893D0" w14:textId="77777777" w:rsidR="005625B0" w:rsidRPr="00C64E5F" w:rsidRDefault="005625B0" w:rsidP="00C349C7">
            <w:r w:rsidRPr="00C64E5F">
              <w:t>Description</w:t>
            </w:r>
          </w:p>
        </w:tc>
      </w:tr>
      <w:tr w:rsidR="005625B0" w:rsidRPr="00C64E5F" w14:paraId="131BF6C1" w14:textId="77777777" w:rsidTr="00C349C7">
        <w:tc>
          <w:tcPr>
            <w:tcW w:w="2592" w:type="dxa"/>
          </w:tcPr>
          <w:p w14:paraId="2918199A" w14:textId="77777777" w:rsidR="005625B0" w:rsidRPr="00C64E5F" w:rsidRDefault="005625B0" w:rsidP="00C349C7">
            <w:pPr>
              <w:rPr>
                <w:rStyle w:val="CSVariableCellFieldName"/>
              </w:rPr>
            </w:pPr>
            <w:r>
              <w:rPr>
                <w:rStyle w:val="CSVariableCellFieldName"/>
              </w:rPr>
              <w:t>SchoolID</w:t>
            </w:r>
          </w:p>
        </w:tc>
        <w:tc>
          <w:tcPr>
            <w:tcW w:w="1584" w:type="dxa"/>
          </w:tcPr>
          <w:p w14:paraId="1C9ADFCC" w14:textId="77777777" w:rsidR="005625B0" w:rsidRPr="00C64E5F" w:rsidRDefault="005625B0" w:rsidP="00C349C7">
            <w:r>
              <w:t>Short Text</w:t>
            </w:r>
          </w:p>
        </w:tc>
        <w:tc>
          <w:tcPr>
            <w:tcW w:w="4824" w:type="dxa"/>
          </w:tcPr>
          <w:p w14:paraId="7C884715" w14:textId="77777777" w:rsidR="005625B0" w:rsidRPr="00C64E5F" w:rsidRDefault="005625B0" w:rsidP="00C349C7">
            <w:r>
              <w:t>State-assigned identifier for the school.</w:t>
            </w:r>
          </w:p>
        </w:tc>
      </w:tr>
      <w:tr w:rsidR="005625B0" w:rsidRPr="00C64E5F" w14:paraId="0764B627" w14:textId="77777777" w:rsidTr="00C349C7">
        <w:tc>
          <w:tcPr>
            <w:tcW w:w="2592" w:type="dxa"/>
          </w:tcPr>
          <w:p w14:paraId="32D602FC" w14:textId="77777777" w:rsidR="005625B0" w:rsidRDefault="005625B0" w:rsidP="00C349C7">
            <w:pPr>
              <w:rPr>
                <w:rStyle w:val="CSVariableCellFieldName"/>
              </w:rPr>
            </w:pPr>
            <w:r>
              <w:rPr>
                <w:rStyle w:val="CSVariableCellFieldName"/>
              </w:rPr>
              <w:t>SchoolName</w:t>
            </w:r>
          </w:p>
        </w:tc>
        <w:tc>
          <w:tcPr>
            <w:tcW w:w="1584" w:type="dxa"/>
          </w:tcPr>
          <w:p w14:paraId="573D5237" w14:textId="77777777" w:rsidR="005625B0" w:rsidRDefault="005625B0" w:rsidP="00C349C7">
            <w:r w:rsidRPr="00C64E5F">
              <w:t>Short Text</w:t>
            </w:r>
          </w:p>
        </w:tc>
        <w:tc>
          <w:tcPr>
            <w:tcW w:w="4824" w:type="dxa"/>
          </w:tcPr>
          <w:p w14:paraId="6687EB8F" w14:textId="77777777" w:rsidR="005625B0" w:rsidRDefault="005625B0" w:rsidP="00C349C7">
            <w:r>
              <w:t>Name of the school.</w:t>
            </w:r>
          </w:p>
        </w:tc>
      </w:tr>
      <w:tr w:rsidR="005625B0" w:rsidRPr="00C64E5F" w14:paraId="25A83642" w14:textId="77777777" w:rsidTr="00C349C7">
        <w:tc>
          <w:tcPr>
            <w:tcW w:w="2592" w:type="dxa"/>
          </w:tcPr>
          <w:p w14:paraId="3DACAA8B" w14:textId="77777777" w:rsidR="005625B0" w:rsidRDefault="005625B0" w:rsidP="00C349C7">
            <w:pPr>
              <w:rPr>
                <w:rStyle w:val="CSVariableCellFieldName"/>
              </w:rPr>
            </w:pPr>
            <w:r>
              <w:rPr>
                <w:rStyle w:val="CSVariableCellFieldName"/>
              </w:rPr>
              <w:t>County</w:t>
            </w:r>
          </w:p>
        </w:tc>
        <w:tc>
          <w:tcPr>
            <w:tcW w:w="1584" w:type="dxa"/>
          </w:tcPr>
          <w:p w14:paraId="24176F10" w14:textId="77777777" w:rsidR="005625B0" w:rsidRDefault="005625B0" w:rsidP="00C349C7">
            <w:r w:rsidRPr="00C64E5F">
              <w:t>Short Text</w:t>
            </w:r>
          </w:p>
        </w:tc>
        <w:tc>
          <w:tcPr>
            <w:tcW w:w="4824" w:type="dxa"/>
          </w:tcPr>
          <w:p w14:paraId="320C871D" w14:textId="77777777" w:rsidR="005625B0" w:rsidRDefault="005625B0" w:rsidP="00C349C7">
            <w:r>
              <w:t>County where the school is located.</w:t>
            </w:r>
          </w:p>
        </w:tc>
      </w:tr>
      <w:tr w:rsidR="005625B0" w:rsidRPr="00C64E5F" w14:paraId="75B01E04" w14:textId="77777777" w:rsidTr="00C349C7">
        <w:tc>
          <w:tcPr>
            <w:tcW w:w="2592" w:type="dxa"/>
          </w:tcPr>
          <w:p w14:paraId="413649D5" w14:textId="77777777" w:rsidR="005625B0" w:rsidRDefault="005625B0" w:rsidP="00C349C7">
            <w:pPr>
              <w:rPr>
                <w:rStyle w:val="CSVariableCellFieldName"/>
              </w:rPr>
            </w:pPr>
            <w:r>
              <w:rPr>
                <w:rStyle w:val="CSVariableCellFieldName"/>
              </w:rPr>
              <w:t>Closed</w:t>
            </w:r>
          </w:p>
        </w:tc>
        <w:tc>
          <w:tcPr>
            <w:tcW w:w="1584" w:type="dxa"/>
          </w:tcPr>
          <w:p w14:paraId="5ABB51A2" w14:textId="77777777" w:rsidR="005625B0" w:rsidRDefault="005625B0" w:rsidP="00C349C7">
            <w:r>
              <w:t>Yes/No</w:t>
            </w:r>
          </w:p>
        </w:tc>
        <w:tc>
          <w:tcPr>
            <w:tcW w:w="4824" w:type="dxa"/>
          </w:tcPr>
          <w:p w14:paraId="5F37AB36" w14:textId="77777777" w:rsidR="005625B0" w:rsidRDefault="005625B0" w:rsidP="00C349C7">
            <w:r>
              <w:t>If yes, school is closed as of 2020-2021 school year.</w:t>
            </w:r>
          </w:p>
        </w:tc>
      </w:tr>
    </w:tbl>
    <w:p w14:paraId="007C72C6"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10DF8A76"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414BB806" w14:textId="77777777" w:rsidR="005625B0" w:rsidRPr="00C64E5F" w:rsidRDefault="005625B0" w:rsidP="00C349C7">
            <w:r w:rsidRPr="00C64E5F">
              <w:t xml:space="preserve">Table: </w:t>
            </w:r>
            <w:r>
              <w:rPr>
                <w:rStyle w:val="CSTableSheetName"/>
              </w:rPr>
              <w:t>SchoolStatistics</w:t>
            </w:r>
          </w:p>
        </w:tc>
      </w:tr>
      <w:tr w:rsidR="005625B0" w:rsidRPr="00C64E5F" w14:paraId="210FF6E3"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6ACF8C5C" w14:textId="77777777" w:rsidR="005625B0" w:rsidRPr="00C64E5F" w:rsidRDefault="005625B0" w:rsidP="00C349C7">
            <w:r w:rsidRPr="00C64E5F">
              <w:t>Field Name</w:t>
            </w:r>
          </w:p>
        </w:tc>
        <w:tc>
          <w:tcPr>
            <w:tcW w:w="1584" w:type="dxa"/>
          </w:tcPr>
          <w:p w14:paraId="374887CE" w14:textId="77777777" w:rsidR="005625B0" w:rsidRPr="00C64E5F" w:rsidRDefault="005625B0" w:rsidP="00C349C7">
            <w:r w:rsidRPr="00C64E5F">
              <w:t>Type</w:t>
            </w:r>
          </w:p>
        </w:tc>
        <w:tc>
          <w:tcPr>
            <w:tcW w:w="4824" w:type="dxa"/>
          </w:tcPr>
          <w:p w14:paraId="748EB057" w14:textId="77777777" w:rsidR="005625B0" w:rsidRPr="00C64E5F" w:rsidRDefault="005625B0" w:rsidP="00C349C7">
            <w:r w:rsidRPr="00C64E5F">
              <w:t>Description</w:t>
            </w:r>
          </w:p>
        </w:tc>
      </w:tr>
      <w:tr w:rsidR="00606C9E" w:rsidRPr="00C64E5F" w14:paraId="12DBD26B" w14:textId="77777777" w:rsidTr="00C349C7">
        <w:tc>
          <w:tcPr>
            <w:tcW w:w="2592" w:type="dxa"/>
          </w:tcPr>
          <w:p w14:paraId="31DD8B63" w14:textId="0289ABA8" w:rsidR="00606C9E" w:rsidRDefault="00606C9E" w:rsidP="00606C9E">
            <w:pPr>
              <w:rPr>
                <w:rStyle w:val="CSVariableCellFieldName"/>
              </w:rPr>
            </w:pPr>
            <w:r>
              <w:rPr>
                <w:rStyle w:val="CSVariableCellFieldName"/>
              </w:rPr>
              <w:t>ID</w:t>
            </w:r>
          </w:p>
        </w:tc>
        <w:tc>
          <w:tcPr>
            <w:tcW w:w="1584" w:type="dxa"/>
          </w:tcPr>
          <w:p w14:paraId="1B391388" w14:textId="768B04F9" w:rsidR="00606C9E" w:rsidRDefault="00606C9E" w:rsidP="00606C9E">
            <w:r>
              <w:t>AutoNumber</w:t>
            </w:r>
          </w:p>
        </w:tc>
        <w:tc>
          <w:tcPr>
            <w:tcW w:w="4824" w:type="dxa"/>
          </w:tcPr>
          <w:p w14:paraId="77AF1594" w14:textId="4E4AC676" w:rsidR="00606C9E" w:rsidRDefault="00606C9E" w:rsidP="00606C9E">
            <w:r>
              <w:t>Primary key. Unique identifier for the school statistics.</w:t>
            </w:r>
          </w:p>
        </w:tc>
      </w:tr>
      <w:tr w:rsidR="00606C9E" w:rsidRPr="00C64E5F" w14:paraId="12C67A0C" w14:textId="77777777" w:rsidTr="00C349C7">
        <w:tc>
          <w:tcPr>
            <w:tcW w:w="2592" w:type="dxa"/>
          </w:tcPr>
          <w:p w14:paraId="7C7F30E9" w14:textId="62DD203C" w:rsidR="00606C9E" w:rsidRPr="00C64E5F" w:rsidRDefault="00606C9E" w:rsidP="00606C9E">
            <w:pPr>
              <w:rPr>
                <w:rStyle w:val="CSVariableCellFieldName"/>
              </w:rPr>
            </w:pPr>
            <w:r>
              <w:rPr>
                <w:rStyle w:val="CSVariableCellFieldName"/>
              </w:rPr>
              <w:t>SchoolID</w:t>
            </w:r>
          </w:p>
        </w:tc>
        <w:tc>
          <w:tcPr>
            <w:tcW w:w="1584" w:type="dxa"/>
          </w:tcPr>
          <w:p w14:paraId="368461AB" w14:textId="75B73AC6" w:rsidR="00606C9E" w:rsidRPr="00C64E5F" w:rsidRDefault="00606C9E" w:rsidP="00606C9E">
            <w:r>
              <w:t>Short Text</w:t>
            </w:r>
          </w:p>
        </w:tc>
        <w:tc>
          <w:tcPr>
            <w:tcW w:w="4824" w:type="dxa"/>
          </w:tcPr>
          <w:p w14:paraId="0FA39CE3" w14:textId="454ACCCF" w:rsidR="00606C9E" w:rsidRPr="00C64E5F" w:rsidRDefault="00606C9E" w:rsidP="00606C9E">
            <w:r>
              <w:t>State-assigned identifier for the school.</w:t>
            </w:r>
          </w:p>
        </w:tc>
      </w:tr>
      <w:tr w:rsidR="00606C9E" w:rsidRPr="00C64E5F" w14:paraId="787A0B4D" w14:textId="77777777" w:rsidTr="00C349C7">
        <w:tc>
          <w:tcPr>
            <w:tcW w:w="2592" w:type="dxa"/>
          </w:tcPr>
          <w:p w14:paraId="6344E012" w14:textId="51885F24" w:rsidR="00606C9E" w:rsidRPr="00C64E5F" w:rsidRDefault="00606C9E" w:rsidP="00606C9E">
            <w:pPr>
              <w:rPr>
                <w:rStyle w:val="CSVariableCellFieldName"/>
              </w:rPr>
            </w:pPr>
            <w:r>
              <w:rPr>
                <w:rStyle w:val="CSVariableCellFieldName"/>
              </w:rPr>
              <w:t>SchoolYear</w:t>
            </w:r>
          </w:p>
        </w:tc>
        <w:tc>
          <w:tcPr>
            <w:tcW w:w="1584" w:type="dxa"/>
          </w:tcPr>
          <w:p w14:paraId="6454F7D7" w14:textId="3959C49F" w:rsidR="00606C9E" w:rsidRPr="00C64E5F" w:rsidRDefault="00606C9E" w:rsidP="00606C9E">
            <w:r w:rsidRPr="00C64E5F">
              <w:t>Short Text</w:t>
            </w:r>
          </w:p>
        </w:tc>
        <w:tc>
          <w:tcPr>
            <w:tcW w:w="4824" w:type="dxa"/>
          </w:tcPr>
          <w:p w14:paraId="2AB4E320" w14:textId="7139EF4A" w:rsidR="00606C9E" w:rsidRPr="00C64E5F" w:rsidRDefault="00606C9E" w:rsidP="00606C9E">
            <w:r>
              <w:t>School year for the data.</w:t>
            </w:r>
          </w:p>
        </w:tc>
      </w:tr>
      <w:tr w:rsidR="005625B0" w:rsidRPr="00C64E5F" w14:paraId="10420F31" w14:textId="77777777" w:rsidTr="00C349C7">
        <w:tc>
          <w:tcPr>
            <w:tcW w:w="2592" w:type="dxa"/>
          </w:tcPr>
          <w:p w14:paraId="7D109084" w14:textId="77777777" w:rsidR="005625B0" w:rsidRPr="00C64E5F" w:rsidRDefault="005625B0" w:rsidP="00C349C7">
            <w:pPr>
              <w:rPr>
                <w:rStyle w:val="CSVariableCellFieldName"/>
              </w:rPr>
            </w:pPr>
            <w:r>
              <w:rPr>
                <w:rStyle w:val="CSVariableCellFieldName"/>
              </w:rPr>
              <w:t>ManagingDistrict</w:t>
            </w:r>
          </w:p>
        </w:tc>
        <w:tc>
          <w:tcPr>
            <w:tcW w:w="1584" w:type="dxa"/>
          </w:tcPr>
          <w:p w14:paraId="7F85086B" w14:textId="77777777" w:rsidR="005625B0" w:rsidRPr="00C64E5F" w:rsidRDefault="005625B0" w:rsidP="00C349C7">
            <w:r w:rsidRPr="00C64E5F">
              <w:t>Short Text</w:t>
            </w:r>
          </w:p>
        </w:tc>
        <w:tc>
          <w:tcPr>
            <w:tcW w:w="4824" w:type="dxa"/>
          </w:tcPr>
          <w:p w14:paraId="2DA0E370" w14:textId="77777777" w:rsidR="005625B0" w:rsidRPr="00C64E5F" w:rsidRDefault="005625B0" w:rsidP="00C349C7">
            <w:r>
              <w:t>Name of school district that manages the school.</w:t>
            </w:r>
          </w:p>
        </w:tc>
      </w:tr>
      <w:tr w:rsidR="005625B0" w:rsidRPr="00C64E5F" w14:paraId="083C5DFF" w14:textId="77777777" w:rsidTr="00C349C7">
        <w:tc>
          <w:tcPr>
            <w:tcW w:w="2592" w:type="dxa"/>
          </w:tcPr>
          <w:p w14:paraId="514D7390" w14:textId="77777777" w:rsidR="005625B0" w:rsidRPr="00C64E5F" w:rsidRDefault="005625B0" w:rsidP="00C349C7">
            <w:pPr>
              <w:rPr>
                <w:rStyle w:val="CSVariableCellFieldName"/>
              </w:rPr>
            </w:pPr>
            <w:r>
              <w:rPr>
                <w:rStyle w:val="CSVariableCellFieldName"/>
              </w:rPr>
              <w:t>GradesServed</w:t>
            </w:r>
          </w:p>
        </w:tc>
        <w:tc>
          <w:tcPr>
            <w:tcW w:w="1584" w:type="dxa"/>
          </w:tcPr>
          <w:p w14:paraId="23572DF6" w14:textId="77777777" w:rsidR="005625B0" w:rsidRPr="00C64E5F" w:rsidRDefault="005625B0" w:rsidP="00C349C7">
            <w:r w:rsidRPr="00C64E5F">
              <w:t>Short Text</w:t>
            </w:r>
          </w:p>
        </w:tc>
        <w:tc>
          <w:tcPr>
            <w:tcW w:w="4824" w:type="dxa"/>
          </w:tcPr>
          <w:p w14:paraId="628AF741" w14:textId="77777777" w:rsidR="005625B0" w:rsidRPr="00C64E5F" w:rsidRDefault="005625B0" w:rsidP="00C349C7">
            <w:r>
              <w:t>Grades served by the school.</w:t>
            </w:r>
          </w:p>
        </w:tc>
      </w:tr>
      <w:tr w:rsidR="005625B0" w:rsidRPr="00C64E5F" w14:paraId="0401DA61" w14:textId="77777777" w:rsidTr="00C349C7">
        <w:tc>
          <w:tcPr>
            <w:tcW w:w="2592" w:type="dxa"/>
          </w:tcPr>
          <w:p w14:paraId="0EEEA9E6" w14:textId="77777777" w:rsidR="005625B0" w:rsidRDefault="005625B0" w:rsidP="00C349C7">
            <w:pPr>
              <w:rPr>
                <w:rStyle w:val="CSVariableCellFieldName"/>
              </w:rPr>
            </w:pPr>
            <w:r>
              <w:rPr>
                <w:rStyle w:val="CSVariableCellFieldName"/>
              </w:rPr>
              <w:t>SchoolTypeAbbrv</w:t>
            </w:r>
          </w:p>
        </w:tc>
        <w:tc>
          <w:tcPr>
            <w:tcW w:w="1584" w:type="dxa"/>
          </w:tcPr>
          <w:p w14:paraId="74F8A11C" w14:textId="77777777" w:rsidR="005625B0" w:rsidRDefault="005625B0" w:rsidP="00C349C7">
            <w:r>
              <w:t>Short Text</w:t>
            </w:r>
          </w:p>
        </w:tc>
        <w:tc>
          <w:tcPr>
            <w:tcW w:w="4824" w:type="dxa"/>
          </w:tcPr>
          <w:p w14:paraId="0149B719" w14:textId="77777777" w:rsidR="005625B0" w:rsidRDefault="005625B0" w:rsidP="00C349C7">
            <w:r>
              <w:t>Abbreviation of the school type.</w:t>
            </w:r>
          </w:p>
        </w:tc>
      </w:tr>
      <w:tr w:rsidR="005625B0" w:rsidRPr="00C64E5F" w14:paraId="0559688B" w14:textId="77777777" w:rsidTr="00C349C7">
        <w:tc>
          <w:tcPr>
            <w:tcW w:w="2592" w:type="dxa"/>
          </w:tcPr>
          <w:p w14:paraId="562379BB" w14:textId="77777777" w:rsidR="005625B0" w:rsidRDefault="005625B0" w:rsidP="00C349C7">
            <w:pPr>
              <w:rPr>
                <w:rStyle w:val="CSVariableCellFieldName"/>
              </w:rPr>
            </w:pPr>
            <w:r>
              <w:rPr>
                <w:rStyle w:val="CSVariableCellFieldName"/>
              </w:rPr>
              <w:t>Enrollment</w:t>
            </w:r>
          </w:p>
        </w:tc>
        <w:tc>
          <w:tcPr>
            <w:tcW w:w="1584" w:type="dxa"/>
          </w:tcPr>
          <w:p w14:paraId="2A01CCA4" w14:textId="77777777" w:rsidR="005625B0" w:rsidRDefault="005625B0" w:rsidP="00C349C7">
            <w:r>
              <w:t>Number</w:t>
            </w:r>
          </w:p>
        </w:tc>
        <w:tc>
          <w:tcPr>
            <w:tcW w:w="4824" w:type="dxa"/>
          </w:tcPr>
          <w:p w14:paraId="221471AB" w14:textId="77777777" w:rsidR="005625B0" w:rsidRDefault="005625B0" w:rsidP="00C349C7">
            <w:r>
              <w:t>Number of students enrolled in the school.</w:t>
            </w:r>
          </w:p>
        </w:tc>
      </w:tr>
      <w:tr w:rsidR="005625B0" w:rsidRPr="00C64E5F" w14:paraId="6A62E7B8" w14:textId="77777777" w:rsidTr="00C349C7">
        <w:tc>
          <w:tcPr>
            <w:tcW w:w="2592" w:type="dxa"/>
          </w:tcPr>
          <w:p w14:paraId="520C518B" w14:textId="77777777" w:rsidR="005625B0" w:rsidRDefault="005625B0" w:rsidP="00C349C7">
            <w:pPr>
              <w:rPr>
                <w:rStyle w:val="CSVariableCellFieldName"/>
              </w:rPr>
            </w:pPr>
            <w:r w:rsidRPr="00C64E5F">
              <w:rPr>
                <w:rStyle w:val="CSVariableCellFieldName"/>
              </w:rPr>
              <w:t>AttendanceRate</w:t>
            </w:r>
          </w:p>
        </w:tc>
        <w:tc>
          <w:tcPr>
            <w:tcW w:w="1584" w:type="dxa"/>
          </w:tcPr>
          <w:p w14:paraId="3DA1326A" w14:textId="77777777" w:rsidR="005625B0" w:rsidRDefault="005625B0" w:rsidP="00C349C7">
            <w:r>
              <w:t>Percentage</w:t>
            </w:r>
          </w:p>
        </w:tc>
        <w:tc>
          <w:tcPr>
            <w:tcW w:w="4824" w:type="dxa"/>
          </w:tcPr>
          <w:p w14:paraId="6C17DC14" w14:textId="77777777" w:rsidR="005625B0" w:rsidRDefault="005625B0" w:rsidP="00C349C7">
            <w:r>
              <w:t>Average daily attendance rate for the school.</w:t>
            </w:r>
          </w:p>
        </w:tc>
      </w:tr>
      <w:tr w:rsidR="005625B0" w:rsidRPr="00C64E5F" w14:paraId="6AB6136B" w14:textId="77777777" w:rsidTr="00C349C7">
        <w:tc>
          <w:tcPr>
            <w:tcW w:w="2592" w:type="dxa"/>
          </w:tcPr>
          <w:p w14:paraId="6F6072CE" w14:textId="77777777" w:rsidR="005625B0" w:rsidRDefault="005625B0" w:rsidP="00C349C7">
            <w:pPr>
              <w:rPr>
                <w:rStyle w:val="CSVariableCellFieldName"/>
              </w:rPr>
            </w:pPr>
            <w:r w:rsidRPr="00C64E5F">
              <w:rPr>
                <w:rStyle w:val="CSVariableCellFieldName"/>
              </w:rPr>
              <w:t>GraduationRate</w:t>
            </w:r>
          </w:p>
        </w:tc>
        <w:tc>
          <w:tcPr>
            <w:tcW w:w="1584" w:type="dxa"/>
          </w:tcPr>
          <w:p w14:paraId="6221376E" w14:textId="77777777" w:rsidR="005625B0" w:rsidRDefault="005625B0" w:rsidP="00C349C7">
            <w:r>
              <w:t>Percentage</w:t>
            </w:r>
          </w:p>
        </w:tc>
        <w:tc>
          <w:tcPr>
            <w:tcW w:w="4824" w:type="dxa"/>
          </w:tcPr>
          <w:p w14:paraId="2F5854B3" w14:textId="77777777" w:rsidR="005625B0" w:rsidRDefault="005625B0" w:rsidP="00C349C7">
            <w:r>
              <w:t>For high schools, p</w:t>
            </w:r>
            <w:r w:rsidRPr="00C64E5F">
              <w:t>ercentage of students who has received a regular diploma in four years.</w:t>
            </w:r>
          </w:p>
        </w:tc>
      </w:tr>
      <w:tr w:rsidR="005625B0" w:rsidRPr="00C64E5F" w14:paraId="3A90E5ED" w14:textId="77777777" w:rsidTr="00C349C7">
        <w:tc>
          <w:tcPr>
            <w:tcW w:w="2592" w:type="dxa"/>
          </w:tcPr>
          <w:p w14:paraId="6613D925" w14:textId="77777777" w:rsidR="005625B0" w:rsidRDefault="005625B0" w:rsidP="00C349C7">
            <w:pPr>
              <w:rPr>
                <w:rStyle w:val="CSVariableCellFieldName"/>
              </w:rPr>
            </w:pPr>
            <w:r>
              <w:rPr>
                <w:rStyle w:val="CSVariableCellFieldName"/>
              </w:rPr>
              <w:t>StudentsTested</w:t>
            </w:r>
          </w:p>
        </w:tc>
        <w:tc>
          <w:tcPr>
            <w:tcW w:w="1584" w:type="dxa"/>
          </w:tcPr>
          <w:p w14:paraId="227E4226" w14:textId="77777777" w:rsidR="005625B0" w:rsidRDefault="005625B0" w:rsidP="00C349C7">
            <w:r>
              <w:t>Number</w:t>
            </w:r>
          </w:p>
        </w:tc>
        <w:tc>
          <w:tcPr>
            <w:tcW w:w="4824" w:type="dxa"/>
          </w:tcPr>
          <w:p w14:paraId="60BC803F" w14:textId="77777777" w:rsidR="005625B0" w:rsidRDefault="005625B0" w:rsidP="00C349C7">
            <w:r>
              <w:t>Number of students who took state proficiency tests.</w:t>
            </w:r>
          </w:p>
        </w:tc>
      </w:tr>
      <w:tr w:rsidR="005625B0" w:rsidRPr="00C64E5F" w14:paraId="3C6C0992" w14:textId="77777777" w:rsidTr="00C349C7">
        <w:tc>
          <w:tcPr>
            <w:tcW w:w="2592" w:type="dxa"/>
          </w:tcPr>
          <w:p w14:paraId="63D1844C" w14:textId="77777777" w:rsidR="005625B0" w:rsidRDefault="005625B0" w:rsidP="00C349C7">
            <w:pPr>
              <w:rPr>
                <w:rStyle w:val="CSVariableCellFieldName"/>
              </w:rPr>
            </w:pPr>
            <w:r w:rsidRPr="00C64E5F">
              <w:rPr>
                <w:rStyle w:val="CSVariableCellFieldName"/>
              </w:rPr>
              <w:t>MathProficiency</w:t>
            </w:r>
          </w:p>
        </w:tc>
        <w:tc>
          <w:tcPr>
            <w:tcW w:w="1584" w:type="dxa"/>
          </w:tcPr>
          <w:p w14:paraId="77CD3138" w14:textId="77777777" w:rsidR="005625B0" w:rsidRDefault="005625B0" w:rsidP="00C349C7">
            <w:r>
              <w:t>Percentage</w:t>
            </w:r>
          </w:p>
        </w:tc>
        <w:tc>
          <w:tcPr>
            <w:tcW w:w="4824" w:type="dxa"/>
          </w:tcPr>
          <w:p w14:paraId="15E63AD7" w14:textId="77777777" w:rsidR="005625B0" w:rsidRDefault="005625B0" w:rsidP="00C349C7">
            <w:r w:rsidRPr="00C64E5F">
              <w:t xml:space="preserve">Percentage of students </w:t>
            </w:r>
            <w:r>
              <w:t xml:space="preserve">that tested </w:t>
            </w:r>
            <w:r w:rsidRPr="00C64E5F">
              <w:t>proficient in math</w:t>
            </w:r>
            <w:r>
              <w:t>.</w:t>
            </w:r>
          </w:p>
        </w:tc>
      </w:tr>
      <w:tr w:rsidR="005625B0" w:rsidRPr="00C64E5F" w14:paraId="012BE363" w14:textId="77777777" w:rsidTr="00C349C7">
        <w:tc>
          <w:tcPr>
            <w:tcW w:w="2592" w:type="dxa"/>
          </w:tcPr>
          <w:p w14:paraId="17B7FA1D" w14:textId="77777777" w:rsidR="005625B0" w:rsidRDefault="005625B0" w:rsidP="00C349C7">
            <w:pPr>
              <w:rPr>
                <w:rStyle w:val="CSVariableCellFieldName"/>
              </w:rPr>
            </w:pPr>
            <w:r w:rsidRPr="00C64E5F">
              <w:rPr>
                <w:rStyle w:val="CSVariableCellFieldName"/>
              </w:rPr>
              <w:t>ReadingProficiency</w:t>
            </w:r>
          </w:p>
        </w:tc>
        <w:tc>
          <w:tcPr>
            <w:tcW w:w="1584" w:type="dxa"/>
          </w:tcPr>
          <w:p w14:paraId="0802D65F" w14:textId="77777777" w:rsidR="005625B0" w:rsidRDefault="005625B0" w:rsidP="00C349C7">
            <w:r>
              <w:t>Percentage</w:t>
            </w:r>
          </w:p>
        </w:tc>
        <w:tc>
          <w:tcPr>
            <w:tcW w:w="4824" w:type="dxa"/>
          </w:tcPr>
          <w:p w14:paraId="6FE6B7F3" w14:textId="77777777" w:rsidR="005625B0" w:rsidRDefault="005625B0" w:rsidP="00C349C7">
            <w:r w:rsidRPr="00C64E5F">
              <w:t xml:space="preserve">Percentage of students </w:t>
            </w:r>
            <w:r>
              <w:t xml:space="preserve">that tested </w:t>
            </w:r>
            <w:r w:rsidRPr="00C64E5F">
              <w:t>proficient in reading</w:t>
            </w:r>
            <w:r>
              <w:t>.</w:t>
            </w:r>
          </w:p>
        </w:tc>
      </w:tr>
    </w:tbl>
    <w:p w14:paraId="0BBEF50E"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219F7EB8"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37CBD462" w14:textId="77777777" w:rsidR="005625B0" w:rsidRPr="00C64E5F" w:rsidRDefault="005625B0" w:rsidP="00C349C7">
            <w:r w:rsidRPr="00C64E5F">
              <w:t xml:space="preserve">Table: </w:t>
            </w:r>
            <w:r w:rsidRPr="00C64E5F">
              <w:rPr>
                <w:rStyle w:val="CSTableSheetName"/>
              </w:rPr>
              <w:t>SchoolTypes</w:t>
            </w:r>
          </w:p>
        </w:tc>
      </w:tr>
      <w:tr w:rsidR="005625B0" w:rsidRPr="00C64E5F" w14:paraId="6F52F6EA"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7ECD232B" w14:textId="77777777" w:rsidR="005625B0" w:rsidRPr="00C64E5F" w:rsidRDefault="005625B0" w:rsidP="00C349C7">
            <w:r w:rsidRPr="00C64E5F">
              <w:t>Field Name</w:t>
            </w:r>
          </w:p>
        </w:tc>
        <w:tc>
          <w:tcPr>
            <w:tcW w:w="1584" w:type="dxa"/>
          </w:tcPr>
          <w:p w14:paraId="1ECB3005" w14:textId="77777777" w:rsidR="005625B0" w:rsidRPr="00C64E5F" w:rsidRDefault="005625B0" w:rsidP="00C349C7">
            <w:r w:rsidRPr="00C64E5F">
              <w:t>Type</w:t>
            </w:r>
          </w:p>
        </w:tc>
        <w:tc>
          <w:tcPr>
            <w:tcW w:w="4824" w:type="dxa"/>
          </w:tcPr>
          <w:p w14:paraId="73FDEBFB" w14:textId="77777777" w:rsidR="005625B0" w:rsidRPr="00C64E5F" w:rsidRDefault="005625B0" w:rsidP="00C349C7">
            <w:r w:rsidRPr="00C64E5F">
              <w:t>Description</w:t>
            </w:r>
          </w:p>
        </w:tc>
      </w:tr>
      <w:tr w:rsidR="005625B0" w:rsidRPr="00C64E5F" w14:paraId="7D81D0E1" w14:textId="77777777" w:rsidTr="00C349C7">
        <w:tc>
          <w:tcPr>
            <w:tcW w:w="2592" w:type="dxa"/>
          </w:tcPr>
          <w:p w14:paraId="5CD75D3A" w14:textId="77777777" w:rsidR="005625B0" w:rsidRPr="00C64E5F" w:rsidRDefault="005625B0" w:rsidP="00C349C7">
            <w:pPr>
              <w:rPr>
                <w:rStyle w:val="CSVariableCellFieldName"/>
              </w:rPr>
            </w:pPr>
            <w:r w:rsidRPr="00C64E5F">
              <w:rPr>
                <w:rStyle w:val="CSVariableCellFieldName"/>
              </w:rPr>
              <w:t>SchoolTypeAbbrv</w:t>
            </w:r>
          </w:p>
        </w:tc>
        <w:tc>
          <w:tcPr>
            <w:tcW w:w="1584" w:type="dxa"/>
          </w:tcPr>
          <w:p w14:paraId="4D205B67" w14:textId="77777777" w:rsidR="005625B0" w:rsidRPr="00C64E5F" w:rsidRDefault="005625B0" w:rsidP="00C349C7">
            <w:r w:rsidRPr="00C64E5F">
              <w:t>Short Text</w:t>
            </w:r>
          </w:p>
        </w:tc>
        <w:tc>
          <w:tcPr>
            <w:tcW w:w="4824" w:type="dxa"/>
          </w:tcPr>
          <w:p w14:paraId="6D5F5662" w14:textId="77777777" w:rsidR="005625B0" w:rsidRPr="00C64E5F" w:rsidRDefault="005625B0" w:rsidP="00C349C7">
            <w:r w:rsidRPr="00C64E5F">
              <w:t>Primary key. Abbreviation of the school type.</w:t>
            </w:r>
          </w:p>
        </w:tc>
      </w:tr>
      <w:tr w:rsidR="005625B0" w:rsidRPr="00C64E5F" w14:paraId="41E6337C" w14:textId="77777777" w:rsidTr="00C349C7">
        <w:tc>
          <w:tcPr>
            <w:tcW w:w="2592" w:type="dxa"/>
          </w:tcPr>
          <w:p w14:paraId="78373B80" w14:textId="77777777" w:rsidR="005625B0" w:rsidRPr="00C64E5F" w:rsidRDefault="005625B0" w:rsidP="00C349C7">
            <w:pPr>
              <w:keepNext w:val="0"/>
              <w:rPr>
                <w:rStyle w:val="CSVariableCellFieldName"/>
              </w:rPr>
            </w:pPr>
            <w:r w:rsidRPr="00C64E5F">
              <w:rPr>
                <w:rStyle w:val="CSVariableCellFieldName"/>
              </w:rPr>
              <w:t>SchoolTypeName</w:t>
            </w:r>
          </w:p>
        </w:tc>
        <w:tc>
          <w:tcPr>
            <w:tcW w:w="1584" w:type="dxa"/>
          </w:tcPr>
          <w:p w14:paraId="79F28FC3" w14:textId="77777777" w:rsidR="005625B0" w:rsidRPr="00C64E5F" w:rsidRDefault="005625B0" w:rsidP="00C349C7">
            <w:pPr>
              <w:keepNext w:val="0"/>
            </w:pPr>
            <w:r w:rsidRPr="00C64E5F">
              <w:t>Short Text</w:t>
            </w:r>
          </w:p>
        </w:tc>
        <w:tc>
          <w:tcPr>
            <w:tcW w:w="4824" w:type="dxa"/>
          </w:tcPr>
          <w:p w14:paraId="69822C31" w14:textId="77777777" w:rsidR="005625B0" w:rsidRPr="00C64E5F" w:rsidRDefault="005625B0" w:rsidP="00C349C7">
            <w:pPr>
              <w:keepNext w:val="0"/>
            </w:pPr>
            <w:r w:rsidRPr="00C64E5F">
              <w:t>Name of the school type.</w:t>
            </w:r>
          </w:p>
        </w:tc>
      </w:tr>
    </w:tbl>
    <w:p w14:paraId="3751F42A" w14:textId="77777777" w:rsidR="005625B0" w:rsidRDefault="005625B0" w:rsidP="005625B0"/>
    <w:tbl>
      <w:tblPr>
        <w:tblStyle w:val="CSTableGrid"/>
        <w:tblW w:w="9000" w:type="dxa"/>
        <w:tblInd w:w="1080" w:type="dxa"/>
        <w:tblLayout w:type="fixed"/>
        <w:tblLook w:val="0620" w:firstRow="1" w:lastRow="0" w:firstColumn="0" w:lastColumn="0" w:noHBand="1" w:noVBand="1"/>
      </w:tblPr>
      <w:tblGrid>
        <w:gridCol w:w="2592"/>
        <w:gridCol w:w="1584"/>
        <w:gridCol w:w="4824"/>
      </w:tblGrid>
      <w:tr w:rsidR="005625B0" w:rsidRPr="00C64E5F" w14:paraId="42C0AF9F"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9000" w:type="dxa"/>
            <w:gridSpan w:val="3"/>
          </w:tcPr>
          <w:p w14:paraId="5E10BA1C" w14:textId="77777777" w:rsidR="005625B0" w:rsidRPr="00C64E5F" w:rsidRDefault="005625B0" w:rsidP="00C349C7">
            <w:r w:rsidRPr="00C64E5F">
              <w:t xml:space="preserve">Table: </w:t>
            </w:r>
            <w:r w:rsidRPr="00C64E5F">
              <w:rPr>
                <w:rStyle w:val="CSTableSheetName"/>
              </w:rPr>
              <w:t>AnalysisQuestions</w:t>
            </w:r>
          </w:p>
        </w:tc>
      </w:tr>
      <w:tr w:rsidR="005625B0" w:rsidRPr="00C64E5F" w14:paraId="3EAE37DD" w14:textId="77777777" w:rsidTr="00C349C7">
        <w:trPr>
          <w:cnfStyle w:val="100000000000" w:firstRow="1" w:lastRow="0" w:firstColumn="0" w:lastColumn="0" w:oddVBand="0" w:evenVBand="0" w:oddHBand="0" w:evenHBand="0" w:firstRowFirstColumn="0" w:firstRowLastColumn="0" w:lastRowFirstColumn="0" w:lastRowLastColumn="0"/>
          <w:tblHeader/>
        </w:trPr>
        <w:tc>
          <w:tcPr>
            <w:tcW w:w="2592" w:type="dxa"/>
          </w:tcPr>
          <w:p w14:paraId="751E2C5E" w14:textId="77777777" w:rsidR="005625B0" w:rsidRPr="00C64E5F" w:rsidRDefault="005625B0" w:rsidP="00C349C7">
            <w:r w:rsidRPr="00C64E5F">
              <w:t>Field Name</w:t>
            </w:r>
          </w:p>
        </w:tc>
        <w:tc>
          <w:tcPr>
            <w:tcW w:w="1584" w:type="dxa"/>
          </w:tcPr>
          <w:p w14:paraId="2199088A" w14:textId="77777777" w:rsidR="005625B0" w:rsidRPr="00C64E5F" w:rsidRDefault="005625B0" w:rsidP="00C349C7">
            <w:r w:rsidRPr="00C64E5F">
              <w:t>Type</w:t>
            </w:r>
          </w:p>
        </w:tc>
        <w:tc>
          <w:tcPr>
            <w:tcW w:w="4824" w:type="dxa"/>
          </w:tcPr>
          <w:p w14:paraId="06E94950" w14:textId="77777777" w:rsidR="005625B0" w:rsidRPr="00C64E5F" w:rsidRDefault="005625B0" w:rsidP="00C349C7">
            <w:r w:rsidRPr="00C64E5F">
              <w:t>Description</w:t>
            </w:r>
          </w:p>
        </w:tc>
      </w:tr>
      <w:tr w:rsidR="005625B0" w:rsidRPr="00C64E5F" w14:paraId="17D29ECE" w14:textId="77777777" w:rsidTr="00C349C7">
        <w:tc>
          <w:tcPr>
            <w:tcW w:w="2592" w:type="dxa"/>
          </w:tcPr>
          <w:p w14:paraId="3CA1DCCC" w14:textId="77777777" w:rsidR="005625B0" w:rsidRPr="00C64E5F" w:rsidRDefault="005625B0" w:rsidP="00C349C7">
            <w:pPr>
              <w:rPr>
                <w:rStyle w:val="CSVariableCellFieldName"/>
              </w:rPr>
            </w:pPr>
            <w:r w:rsidRPr="00C64E5F">
              <w:rPr>
                <w:rStyle w:val="CSVariableCellFieldName"/>
              </w:rPr>
              <w:t>QuestionNumber</w:t>
            </w:r>
          </w:p>
        </w:tc>
        <w:tc>
          <w:tcPr>
            <w:tcW w:w="1584" w:type="dxa"/>
          </w:tcPr>
          <w:p w14:paraId="28A04AD6" w14:textId="77777777" w:rsidR="005625B0" w:rsidRPr="00C64E5F" w:rsidRDefault="005625B0" w:rsidP="00C349C7">
            <w:r w:rsidRPr="00C64E5F">
              <w:t>Short Text</w:t>
            </w:r>
          </w:p>
        </w:tc>
        <w:tc>
          <w:tcPr>
            <w:tcW w:w="4824" w:type="dxa"/>
          </w:tcPr>
          <w:p w14:paraId="2863CD95" w14:textId="77777777" w:rsidR="005625B0" w:rsidRPr="00C64E5F" w:rsidRDefault="005625B0" w:rsidP="00C349C7">
            <w:r w:rsidRPr="00C64E5F">
              <w:t>Primary key. Question being answered.</w:t>
            </w:r>
          </w:p>
        </w:tc>
      </w:tr>
      <w:tr w:rsidR="005625B0" w:rsidRPr="00C64E5F" w14:paraId="1D00B3F3" w14:textId="77777777" w:rsidTr="00C349C7">
        <w:tc>
          <w:tcPr>
            <w:tcW w:w="2592" w:type="dxa"/>
          </w:tcPr>
          <w:p w14:paraId="0622F7DE" w14:textId="77777777" w:rsidR="005625B0" w:rsidRPr="00C64E5F" w:rsidRDefault="005625B0" w:rsidP="00C349C7">
            <w:pPr>
              <w:keepNext w:val="0"/>
              <w:rPr>
                <w:rStyle w:val="CSVariableCellFieldName"/>
              </w:rPr>
            </w:pPr>
            <w:r w:rsidRPr="00C64E5F">
              <w:rPr>
                <w:rStyle w:val="CSVariableCellFieldName"/>
              </w:rPr>
              <w:t>Response</w:t>
            </w:r>
          </w:p>
        </w:tc>
        <w:tc>
          <w:tcPr>
            <w:tcW w:w="1584" w:type="dxa"/>
          </w:tcPr>
          <w:p w14:paraId="068BA784" w14:textId="77777777" w:rsidR="005625B0" w:rsidRPr="00C64E5F" w:rsidRDefault="005625B0" w:rsidP="00C349C7">
            <w:pPr>
              <w:keepNext w:val="0"/>
            </w:pPr>
            <w:r w:rsidRPr="00C64E5F">
              <w:t>Long Text</w:t>
            </w:r>
          </w:p>
        </w:tc>
        <w:tc>
          <w:tcPr>
            <w:tcW w:w="4824" w:type="dxa"/>
          </w:tcPr>
          <w:p w14:paraId="36A61858" w14:textId="77777777" w:rsidR="005625B0" w:rsidRPr="00C64E5F" w:rsidRDefault="005625B0" w:rsidP="00C349C7">
            <w:pPr>
              <w:keepNext w:val="0"/>
            </w:pPr>
            <w:r w:rsidRPr="00C64E5F">
              <w:t>Response to the analysis question prompt.</w:t>
            </w:r>
          </w:p>
        </w:tc>
      </w:tr>
    </w:tbl>
    <w:p w14:paraId="4256476D" w14:textId="3F042BCC" w:rsidR="00F66505" w:rsidRDefault="00F66505" w:rsidP="005625B0">
      <w:pPr>
        <w:pStyle w:val="CSNumberedList1withSpaceBefore"/>
      </w:pPr>
      <w:r>
        <w:t xml:space="preserve">Open the </w:t>
      </w:r>
      <w:r w:rsidR="00966646">
        <w:rPr>
          <w:rStyle w:val="CSFilename"/>
        </w:rPr>
        <w:t>education_ppq3_wvkep</w:t>
      </w:r>
      <w:r w:rsidRPr="00413687">
        <w:rPr>
          <w:rStyle w:val="CSFilename"/>
        </w:rPr>
        <w:t>.accdb</w:t>
      </w:r>
      <w:r>
        <w:t xml:space="preserve"> database in Microsoft Access.</w:t>
      </w:r>
    </w:p>
    <w:p w14:paraId="609E1C93" w14:textId="2ACDD124" w:rsidR="00CD11E6" w:rsidRDefault="00CD11E6" w:rsidP="005625B0">
      <w:pPr>
        <w:pStyle w:val="CSNumberedList1withSpaceBefore"/>
      </w:pPr>
      <w:r>
        <w:t>There is nothing to do for this step. Please proceed to the next step.</w:t>
      </w:r>
    </w:p>
    <w:p w14:paraId="2A9DE244" w14:textId="77777777" w:rsidR="008E7FCD" w:rsidRPr="00CD11E6" w:rsidRDefault="008E7FCD" w:rsidP="005625B0">
      <w:pPr>
        <w:pStyle w:val="CSNumberedList1withSpaceBefore"/>
      </w:pPr>
      <w:r>
        <w:t>There is nothing to do for this step. Please proceed to the next step.</w:t>
      </w:r>
    </w:p>
    <w:p w14:paraId="170807C9" w14:textId="1F8F1F6C" w:rsidR="00676463" w:rsidRDefault="00676463" w:rsidP="008234E3">
      <w:pPr>
        <w:pStyle w:val="CSNumberedList1"/>
        <w:keepNext/>
        <w:keepLines/>
      </w:pPr>
      <w:r>
        <w:lastRenderedPageBreak/>
        <w:t>Create separate queries to provide the information requested below. Name each query after the step in which it appears (e.</w:t>
      </w:r>
      <w:r w:rsidR="00CD11E6">
        <w:t>g., the name the query in Step </w:t>
      </w:r>
      <w:r w:rsidR="008E7FCD">
        <w:t>5</w:t>
      </w:r>
      <w:r>
        <w:t xml:space="preserve">a as </w:t>
      </w:r>
      <w:r w:rsidR="00CD11E6">
        <w:rPr>
          <w:rStyle w:val="CSTableSheetName"/>
        </w:rPr>
        <w:t>Query</w:t>
      </w:r>
      <w:r w:rsidR="008E7FCD">
        <w:rPr>
          <w:rStyle w:val="CSTableSheetName"/>
        </w:rPr>
        <w:t>5</w:t>
      </w:r>
      <w:r w:rsidRPr="00676463">
        <w:rPr>
          <w:rStyle w:val="CSTableSheetName"/>
        </w:rPr>
        <w:t>A</w:t>
      </w:r>
      <w:r>
        <w:t>).</w:t>
      </w:r>
      <w:r>
        <w:br/>
      </w:r>
      <w:r>
        <w:br/>
      </w:r>
      <w:r w:rsidRPr="00676463">
        <w:rPr>
          <w:rStyle w:val="CSHintNoteImportant"/>
        </w:rPr>
        <w:t>Hint:</w:t>
      </w:r>
      <w:r>
        <w:t xml:space="preserve"> Run your queries to test them. Make sure that they display all and only the records that you would expect to appear.</w:t>
      </w:r>
    </w:p>
    <w:p w14:paraId="50B54182" w14:textId="75206D38" w:rsidR="00942A79" w:rsidRDefault="00942A79" w:rsidP="00942A79">
      <w:pPr>
        <w:pStyle w:val="Heading2"/>
      </w:pPr>
      <w:r w:rsidRPr="00942A79">
        <w:t>Use grouping in a query / Use IIF function in a calculated field</w:t>
      </w:r>
    </w:p>
    <w:p w14:paraId="3238FBFA" w14:textId="1FAAC452" w:rsidR="00942A79" w:rsidRDefault="00942A79" w:rsidP="005625B0">
      <w:pPr>
        <w:pStyle w:val="CSNumberedList2"/>
      </w:pPr>
      <w:bookmarkStart w:id="0" w:name="OLE_LINK1"/>
      <w:r>
        <w:t xml:space="preserve">We wish to </w:t>
      </w:r>
      <w:r w:rsidR="00846EF9">
        <w:t>evaluate</w:t>
      </w:r>
      <w:r>
        <w:t xml:space="preserve"> </w:t>
      </w:r>
      <w:r w:rsidRPr="000F0FDD">
        <w:t>the</w:t>
      </w:r>
      <w:r>
        <w:t xml:space="preserve"> </w:t>
      </w:r>
      <w:r w:rsidR="00E162D7">
        <w:t xml:space="preserve">annual </w:t>
      </w:r>
      <w:r w:rsidR="00846EF9">
        <w:t>performance</w:t>
      </w:r>
      <w:r>
        <w:t xml:space="preserve"> of</w:t>
      </w:r>
      <w:r w:rsidR="00BA0A96">
        <w:t xml:space="preserve"> each </w:t>
      </w:r>
      <w:r w:rsidR="00393EF0">
        <w:t>district</w:t>
      </w:r>
      <w:r w:rsidR="00A22706">
        <w:t xml:space="preserve">. </w:t>
      </w:r>
      <w:r>
        <w:t>Creat</w:t>
      </w:r>
      <w:r w:rsidR="00846EF9">
        <w:t xml:space="preserve">e a query listing, for each </w:t>
      </w:r>
      <w:r w:rsidR="00393EF0">
        <w:t>district</w:t>
      </w:r>
      <w:r w:rsidR="00513F93">
        <w:t xml:space="preserve"> and school year,</w:t>
      </w:r>
      <w:r w:rsidR="004945ED">
        <w:t xml:space="preserve"> </w:t>
      </w:r>
      <w:r w:rsidR="00101AD0">
        <w:t>the</w:t>
      </w:r>
      <w:r w:rsidR="004945ED">
        <w:t xml:space="preserve"> </w:t>
      </w:r>
      <w:r w:rsidR="00E75D46">
        <w:t xml:space="preserve">population, </w:t>
      </w:r>
      <w:r w:rsidR="00AE44D6">
        <w:t>total enrollment</w:t>
      </w:r>
      <w:r>
        <w:t xml:space="preserve">, and an indication if </w:t>
      </w:r>
      <w:r w:rsidR="00101AD0">
        <w:t xml:space="preserve">the </w:t>
      </w:r>
      <w:r w:rsidR="00393EF0">
        <w:t>district</w:t>
      </w:r>
      <w:r w:rsidR="00101AD0">
        <w:t xml:space="preserve"> had a high graduation rate.</w:t>
      </w:r>
      <w:r w:rsidR="003F66F4">
        <w:br/>
      </w:r>
      <w:r w:rsidR="003F66F4">
        <w:br/>
      </w:r>
      <w:r w:rsidR="00101AD0">
        <w:t xml:space="preserve">A </w:t>
      </w:r>
      <w:r w:rsidR="00393EF0">
        <w:t>district</w:t>
      </w:r>
      <w:r w:rsidR="00101AD0">
        <w:t xml:space="preserve"> has a high graduation rate if the average graduation rate is at least 90% (</w:t>
      </w:r>
      <m:oMath>
        <m:r>
          <w:rPr>
            <w:rFonts w:ascii="Cambria Math" w:hAnsi="Cambria Math"/>
          </w:rPr>
          <m:t>≥0.9</m:t>
        </m:r>
      </m:oMath>
      <w:r w:rsidR="00101AD0">
        <w:t xml:space="preserve">). You can determine whether or not a </w:t>
      </w:r>
      <w:r w:rsidR="00393EF0">
        <w:t>district</w:t>
      </w:r>
      <w:r w:rsidR="00101AD0">
        <w:t xml:space="preserve"> had a high graduation rate using the formula:</w:t>
      </w:r>
      <w:r w:rsidR="005625B0">
        <w:br/>
      </w:r>
      <w:r w:rsidR="005625B0">
        <w:br/>
      </w:r>
      <w:r w:rsidR="00101AD0" w:rsidRPr="00101AD0">
        <w:rPr>
          <w:rStyle w:val="CSCodeFormulaSQL"/>
        </w:rPr>
        <w:t>IIf(Avg([GraduationRate])&gt;=0.9,"</w:t>
      </w:r>
      <w:r w:rsidR="00101AD0">
        <w:rPr>
          <w:rStyle w:val="CSCodeFormulaSQL"/>
        </w:rPr>
        <w:t>True</w:t>
      </w:r>
      <w:r w:rsidR="00101AD0" w:rsidRPr="00101AD0">
        <w:rPr>
          <w:rStyle w:val="CSCodeFormulaSQL"/>
        </w:rPr>
        <w:t>","</w:t>
      </w:r>
      <w:r w:rsidR="00101AD0">
        <w:rPr>
          <w:rStyle w:val="CSCodeFormulaSQL"/>
        </w:rPr>
        <w:t>False</w:t>
      </w:r>
      <w:r w:rsidR="00101AD0" w:rsidRPr="00101AD0">
        <w:rPr>
          <w:rStyle w:val="CSCodeFormulaSQL"/>
        </w:rPr>
        <w:t>")</w:t>
      </w:r>
      <w:r w:rsidR="005625B0">
        <w:rPr>
          <w:rStyle w:val="CSCodeFormulaSQL"/>
        </w:rPr>
        <w:br/>
      </w:r>
      <w:r w:rsidR="00101AD0">
        <w:rPr>
          <w:rStyle w:val="CSCodeFormulaSQL"/>
        </w:rPr>
        <w:br/>
      </w:r>
      <w:r>
        <w:rPr>
          <w:rStyle w:val="CSHintNoteImportant"/>
        </w:rPr>
        <w:t>Hint:</w:t>
      </w:r>
      <w:r w:rsidRPr="00471804">
        <w:t xml:space="preserve"> Since</w:t>
      </w:r>
      <w:r>
        <w:t xml:space="preserve"> we are providing the </w:t>
      </w:r>
      <w:r w:rsidR="004A38F7">
        <w:t>average</w:t>
      </w:r>
      <w:r>
        <w:t xml:space="preserve"> function in the formula for the calculated field, please change the </w:t>
      </w:r>
      <w:r w:rsidRPr="00471804">
        <w:rPr>
          <w:rStyle w:val="CSDialogBoxOption"/>
        </w:rPr>
        <w:t>Total</w:t>
      </w:r>
      <w:r>
        <w:t xml:space="preserve"> line to </w:t>
      </w:r>
      <w:r w:rsidRPr="00471804">
        <w:rPr>
          <w:rStyle w:val="CSDialogBoxValue"/>
        </w:rPr>
        <w:t>Expression</w:t>
      </w:r>
      <w:r>
        <w:t xml:space="preserve"> for the </w:t>
      </w:r>
      <w:r w:rsidR="00E03A3E">
        <w:t>calculated file</w:t>
      </w:r>
      <w:r>
        <w:t>.</w:t>
      </w:r>
      <w:r>
        <w:rPr>
          <w:rStyle w:val="CSHintNoteImportant"/>
        </w:rPr>
        <w:br/>
      </w:r>
      <w:r>
        <w:rPr>
          <w:rStyle w:val="CSHintNoteImportant"/>
        </w:rPr>
        <w:br/>
      </w:r>
      <w:r w:rsidRPr="00222974">
        <w:rPr>
          <w:rStyle w:val="CSHintNoteImportant"/>
        </w:rPr>
        <w:t>Hint:</w:t>
      </w:r>
      <w:r>
        <w:t xml:space="preserve"> This query will show </w:t>
      </w:r>
      <w:r w:rsidR="00393EF0">
        <w:t>440</w:t>
      </w:r>
      <w:r>
        <w:t xml:space="preserve"> records and </w:t>
      </w:r>
      <w:r w:rsidR="0015378A">
        <w:t>5</w:t>
      </w:r>
      <w:r>
        <w:t xml:space="preserve"> fields.</w:t>
      </w:r>
      <w:bookmarkEnd w:id="0"/>
    </w:p>
    <w:p w14:paraId="64F93CF8" w14:textId="5ADE6812" w:rsidR="00CD11E6" w:rsidRDefault="00CD11E6" w:rsidP="007727FD">
      <w:pPr>
        <w:pStyle w:val="Heading2"/>
      </w:pPr>
      <w:r>
        <w:t>Set criteria on fields not display</w:t>
      </w:r>
      <w:r w:rsidR="00BA09A8">
        <w:t>ed</w:t>
      </w:r>
      <w:r>
        <w:t xml:space="preserve"> in query </w:t>
      </w:r>
      <w:r w:rsidRPr="007727FD">
        <w:t>results</w:t>
      </w:r>
    </w:p>
    <w:p w14:paraId="48A4E43D" w14:textId="65D370C7" w:rsidR="00CD11E6" w:rsidRDefault="00CD11E6" w:rsidP="00391EB9">
      <w:pPr>
        <w:pStyle w:val="CSNumberedList2"/>
        <w:keepLines/>
      </w:pPr>
      <w:r w:rsidRPr="00757F9A">
        <w:t>We</w:t>
      </w:r>
      <w:r>
        <w:t xml:space="preserve"> wish to </w:t>
      </w:r>
      <w:r w:rsidR="00F6143C">
        <w:t>view</w:t>
      </w:r>
      <w:r>
        <w:t xml:space="preserve"> </w:t>
      </w:r>
      <w:r w:rsidR="00CB6968">
        <w:t>statistics</w:t>
      </w:r>
      <w:r>
        <w:t xml:space="preserve"> </w:t>
      </w:r>
      <w:r w:rsidR="00F85AFC">
        <w:t>for intermediate and middle schools</w:t>
      </w:r>
      <w:r>
        <w:t xml:space="preserve">.  Create a new query listing the </w:t>
      </w:r>
      <w:r w:rsidR="003157D4">
        <w:t>managing district</w:t>
      </w:r>
      <w:r w:rsidR="00CB6968">
        <w:t xml:space="preserve">, </w:t>
      </w:r>
      <w:r w:rsidR="00E277CA">
        <w:t>school name</w:t>
      </w:r>
      <w:r w:rsidR="00AA3C17">
        <w:t xml:space="preserve">, </w:t>
      </w:r>
      <w:r w:rsidR="000722F9">
        <w:t>school year, enrollment</w:t>
      </w:r>
      <w:r w:rsidR="00E277CA">
        <w:t xml:space="preserve">, </w:t>
      </w:r>
      <w:r w:rsidR="00F85AFC">
        <w:t xml:space="preserve">and </w:t>
      </w:r>
      <w:r w:rsidR="007B7A08">
        <w:t>attendance rate</w:t>
      </w:r>
      <w:r w:rsidR="00F85AFC">
        <w:t>.</w:t>
      </w:r>
      <w:r>
        <w:br/>
      </w:r>
      <w:r>
        <w:br/>
        <w:t xml:space="preserve">Only display records for </w:t>
      </w:r>
      <w:r w:rsidR="00F85AFC">
        <w:t>schools with the Intermediate School or Middle School school types</w:t>
      </w:r>
      <w:r>
        <w:t xml:space="preserve">. Do not display the </w:t>
      </w:r>
      <w:r w:rsidR="006E06D6">
        <w:t xml:space="preserve">school </w:t>
      </w:r>
      <w:r w:rsidR="00F85AFC">
        <w:t xml:space="preserve">type </w:t>
      </w:r>
      <w:r>
        <w:t>in the result.</w:t>
      </w:r>
      <w:r>
        <w:br/>
      </w:r>
      <w:r>
        <w:br/>
        <w:t xml:space="preserve">Sort by </w:t>
      </w:r>
      <w:r w:rsidR="0074564B">
        <w:t>managing district</w:t>
      </w:r>
      <w:r>
        <w:t xml:space="preserve">, </w:t>
      </w:r>
      <w:r w:rsidR="00C97914">
        <w:t xml:space="preserve">then by </w:t>
      </w:r>
      <w:r w:rsidR="00D078A0">
        <w:t xml:space="preserve">school </w:t>
      </w:r>
      <w:r w:rsidR="00223776">
        <w:t>name</w:t>
      </w:r>
      <w:r>
        <w:t xml:space="preserve"> </w:t>
      </w:r>
      <w:r w:rsidR="00D078A0">
        <w:t xml:space="preserve">and </w:t>
      </w:r>
      <w:r w:rsidR="000722F9">
        <w:t>school year</w:t>
      </w:r>
      <w:r>
        <w:t>, all in ascending order.</w:t>
      </w:r>
      <w:r>
        <w:br/>
      </w:r>
      <w:r>
        <w:br/>
      </w:r>
      <w:r w:rsidRPr="0046354C">
        <w:rPr>
          <w:rStyle w:val="CSHintNoteImportant"/>
        </w:rPr>
        <w:t>Hint:</w:t>
      </w:r>
      <w:r>
        <w:t xml:space="preserve"> This query will show </w:t>
      </w:r>
      <w:r w:rsidR="00192CE1">
        <w:t>1,009</w:t>
      </w:r>
      <w:r w:rsidRPr="00C35E29">
        <w:t xml:space="preserve"> records and </w:t>
      </w:r>
      <w:r w:rsidR="000722F9">
        <w:t>5</w:t>
      </w:r>
      <w:r>
        <w:t xml:space="preserve"> fields.</w:t>
      </w:r>
    </w:p>
    <w:p w14:paraId="7B9A6CEA" w14:textId="6E51390D" w:rsidR="006A36D9" w:rsidRPr="006A36D9" w:rsidRDefault="006A36D9" w:rsidP="006A36D9"/>
    <w:p w14:paraId="3D06A53A" w14:textId="42FD8580" w:rsidR="006A36D9" w:rsidRPr="006A36D9" w:rsidRDefault="006A36D9" w:rsidP="006A36D9"/>
    <w:p w14:paraId="12F75AC4" w14:textId="3661CDD2" w:rsidR="006A36D9" w:rsidRPr="006A36D9" w:rsidRDefault="006A36D9" w:rsidP="006A36D9"/>
    <w:p w14:paraId="6121C91A" w14:textId="77777777" w:rsidR="006A36D9" w:rsidRPr="006A36D9" w:rsidRDefault="006A36D9" w:rsidP="006A36D9">
      <w:pPr>
        <w:jc w:val="right"/>
      </w:pPr>
    </w:p>
    <w:p w14:paraId="02BCF42E" w14:textId="77777777" w:rsidR="00E84B90" w:rsidRDefault="00E84B90" w:rsidP="003024B8">
      <w:pPr>
        <w:pStyle w:val="Heading2"/>
        <w:pageBreakBefore/>
      </w:pPr>
      <w:r>
        <w:lastRenderedPageBreak/>
        <w:t>Use an outer join in a query</w:t>
      </w:r>
    </w:p>
    <w:p w14:paraId="25F0422F" w14:textId="547A65D5" w:rsidR="00E84B90" w:rsidRDefault="00E84B90" w:rsidP="00E84B90">
      <w:pPr>
        <w:pStyle w:val="CSNumberedList2"/>
      </w:pPr>
      <w:r>
        <w:t xml:space="preserve">We wish to calculate the number of </w:t>
      </w:r>
      <w:r w:rsidR="00C17012">
        <w:t>schools</w:t>
      </w:r>
      <w:r>
        <w:t xml:space="preserve"> from each </w:t>
      </w:r>
      <w:r w:rsidR="00C17012">
        <w:t>school type</w:t>
      </w:r>
      <w:r w:rsidR="003408B4">
        <w:t xml:space="preserve"> for each school year</w:t>
      </w:r>
      <w:r>
        <w:t xml:space="preserve">. Create a new query that lists each </w:t>
      </w:r>
      <w:r w:rsidR="008341B2">
        <w:t>school type</w:t>
      </w:r>
      <w:r>
        <w:t xml:space="preserve">’s </w:t>
      </w:r>
      <w:r w:rsidR="008341B2">
        <w:t>name</w:t>
      </w:r>
      <w:r w:rsidR="00C15A4A">
        <w:t xml:space="preserve">, the school year, </w:t>
      </w:r>
      <w:r>
        <w:t xml:space="preserve">the number of </w:t>
      </w:r>
      <w:r w:rsidR="008341B2">
        <w:t>schools</w:t>
      </w:r>
      <w:r>
        <w:t xml:space="preserve"> from that </w:t>
      </w:r>
      <w:r w:rsidR="00C15A4A">
        <w:t>school type in that school year.</w:t>
      </w:r>
      <w:r>
        <w:br/>
      </w:r>
      <w:r>
        <w:br/>
        <w:t xml:space="preserve">Your results must include all </w:t>
      </w:r>
      <w:r w:rsidR="003F0C68">
        <w:t>school types</w:t>
      </w:r>
      <w:r>
        <w:t xml:space="preserve">, even if they had no </w:t>
      </w:r>
      <w:r w:rsidR="003F0C68">
        <w:t>schools</w:t>
      </w:r>
      <w:r>
        <w:t>.</w:t>
      </w:r>
      <w:r w:rsidR="00A04789">
        <w:t xml:space="preserve"> </w:t>
      </w:r>
      <w:r>
        <w:br/>
      </w:r>
      <w:r>
        <w:br/>
        <w:t xml:space="preserve">Sort by </w:t>
      </w:r>
      <w:r w:rsidR="00EC59E8">
        <w:t>school type</w:t>
      </w:r>
      <w:r>
        <w:t xml:space="preserve"> name </w:t>
      </w:r>
      <w:r w:rsidR="00C15A4A">
        <w:t xml:space="preserve">and then by school year, both </w:t>
      </w:r>
      <w:r>
        <w:t xml:space="preserve">in ascending order. </w:t>
      </w:r>
      <w:r>
        <w:br/>
      </w:r>
      <w:r>
        <w:br/>
      </w:r>
      <w:r w:rsidRPr="00A429F7">
        <w:rPr>
          <w:rStyle w:val="CSHintNoteImportant"/>
        </w:rPr>
        <w:t>Hint:</w:t>
      </w:r>
      <w:r>
        <w:t xml:space="preserve"> Thi</w:t>
      </w:r>
      <w:r w:rsidR="001F75F9">
        <w:t xml:space="preserve">s query will show </w:t>
      </w:r>
      <w:r w:rsidR="00C15A4A">
        <w:t>68</w:t>
      </w:r>
      <w:r>
        <w:t xml:space="preserve"> records and </w:t>
      </w:r>
      <w:r w:rsidR="00C15A4A">
        <w:t>3</w:t>
      </w:r>
      <w:r>
        <w:t xml:space="preserve"> fields.</w:t>
      </w:r>
    </w:p>
    <w:p w14:paraId="3EE62A2F" w14:textId="51551A14" w:rsidR="004D0B28" w:rsidRDefault="004D0B28" w:rsidP="005625B0">
      <w:pPr>
        <w:pStyle w:val="CSNumberedList2"/>
      </w:pPr>
      <w:r>
        <w:t xml:space="preserve">We wish to </w:t>
      </w:r>
      <w:r w:rsidRPr="005625B0">
        <w:t>count</w:t>
      </w:r>
      <w:r>
        <w:t xml:space="preserve"> the total number of </w:t>
      </w:r>
      <w:r w:rsidR="00FF296E">
        <w:t>districts</w:t>
      </w:r>
      <w:r>
        <w:t xml:space="preserve"> </w:t>
      </w:r>
      <w:r w:rsidR="005D56FE">
        <w:t>in</w:t>
      </w:r>
      <w:r w:rsidR="001B303B">
        <w:t xml:space="preserve"> each </w:t>
      </w:r>
      <w:r w:rsidR="00FE0249">
        <w:t>region</w:t>
      </w:r>
      <w:r>
        <w:t>. Copy-and-paste this SQL code into a new query:</w:t>
      </w:r>
      <w:r>
        <w:br/>
      </w:r>
      <w:r>
        <w:br/>
      </w:r>
      <w:r w:rsidR="0050304D" w:rsidRPr="0050304D">
        <w:rPr>
          <w:rStyle w:val="CSCodeFormulaSQL"/>
        </w:rPr>
        <w:t>SELECT Districts.Region, COUNT(Districts.District) AS DistrictCount FROM Districts INNER JOIN DistrictStatistics ON Districts.District = DistrictStatistics.District GROUP BY Districts.Region ORDER BY Districts.Region;</w:t>
      </w:r>
      <w:r w:rsidRPr="004D0B28">
        <w:rPr>
          <w:rStyle w:val="CSCodeFormulaSQL"/>
        </w:rPr>
        <w:br/>
      </w:r>
      <w:r>
        <w:br/>
        <w:t xml:space="preserve">The provided query will show incorrect </w:t>
      </w:r>
      <w:r w:rsidR="007F2E79">
        <w:t>county</w:t>
      </w:r>
      <w:r>
        <w:t xml:space="preserve"> counts because it has an unnecessary table. For example, there </w:t>
      </w:r>
      <w:r w:rsidR="00A97770">
        <w:t>are</w:t>
      </w:r>
      <w:r w:rsidR="003733EE">
        <w:t xml:space="preserve"> </w:t>
      </w:r>
      <w:r w:rsidR="00A97770">
        <w:t>only</w:t>
      </w:r>
      <w:r w:rsidR="003733EE">
        <w:t xml:space="preserve"> </w:t>
      </w:r>
      <w:r w:rsidR="00EA0D10">
        <w:t>4</w:t>
      </w:r>
      <w:r w:rsidR="003733EE">
        <w:t xml:space="preserve"> counties</w:t>
      </w:r>
      <w:r w:rsidR="002F211F">
        <w:t xml:space="preserve"> in </w:t>
      </w:r>
      <w:r w:rsidR="00565B56">
        <w:t xml:space="preserve">the </w:t>
      </w:r>
      <w:r w:rsidR="00497CCE" w:rsidRPr="00497CCE">
        <w:t>Greenbrier Valley</w:t>
      </w:r>
      <w:r w:rsidR="001B303B">
        <w:t xml:space="preserve">, not </w:t>
      </w:r>
      <w:r w:rsidR="0050304D">
        <w:t>32</w:t>
      </w:r>
      <w:r w:rsidR="001B303B">
        <w:t>.</w:t>
      </w:r>
      <w:r>
        <w:t xml:space="preserve"> Remove th</w:t>
      </w:r>
      <w:r w:rsidR="002C0D34">
        <w:t>e</w:t>
      </w:r>
      <w:r>
        <w:t xml:space="preserve"> unnecessary table to fix the query.</w:t>
      </w:r>
      <w:r>
        <w:br/>
      </w:r>
      <w:r>
        <w:br/>
      </w:r>
      <w:r w:rsidRPr="004D0B28">
        <w:rPr>
          <w:rStyle w:val="CSHintNoteImportant"/>
        </w:rPr>
        <w:t>Hint:</w:t>
      </w:r>
      <w:r>
        <w:t xml:space="preserve"> This query will show </w:t>
      </w:r>
      <w:r w:rsidR="00130EBE">
        <w:t>10</w:t>
      </w:r>
      <w:r>
        <w:t xml:space="preserve"> records and 2 fields.</w:t>
      </w:r>
    </w:p>
    <w:p w14:paraId="2516CD4C" w14:textId="77777777" w:rsidR="00D810B2" w:rsidRDefault="00D810B2" w:rsidP="00D810B2">
      <w:pPr>
        <w:pStyle w:val="CSNumberedList1"/>
        <w:keepNext/>
        <w:keepLines/>
      </w:pPr>
      <w:r>
        <w:t xml:space="preserve">In the </w:t>
      </w:r>
      <w:r w:rsidRPr="00250FE5">
        <w:rPr>
          <w:rStyle w:val="CSTableSheetName"/>
        </w:rPr>
        <w:t>AnalysisQuestions</w:t>
      </w:r>
      <w:r>
        <w:t xml:space="preserve"> table, answer the analysis question below. Respond to one question per record.</w:t>
      </w:r>
    </w:p>
    <w:p w14:paraId="5B2AD823" w14:textId="642634C9" w:rsidR="0016613B" w:rsidRDefault="005114D6" w:rsidP="00B27C4D">
      <w:pPr>
        <w:pStyle w:val="CSNumberedList2"/>
      </w:pPr>
      <w:r>
        <w:t>What are some possible causes of low graduation rates (below 90%)?</w:t>
      </w:r>
    </w:p>
    <w:p w14:paraId="56B6B4B0" w14:textId="3A3EA352" w:rsidR="00B27C4D" w:rsidRDefault="00B27C4D" w:rsidP="00910F53">
      <w:pPr>
        <w:pStyle w:val="CSNumberedList1"/>
        <w:keepNext/>
        <w:keepLines/>
      </w:pPr>
      <w:r>
        <w:lastRenderedPageBreak/>
        <w:t xml:space="preserve">Run </w:t>
      </w:r>
      <w:r w:rsidRPr="00243078">
        <w:t>the Compact and Repair Database utility</w:t>
      </w:r>
      <w:r>
        <w:t xml:space="preserve"> on your database. Ignore any errors you receive when running the utility</w:t>
      </w:r>
    </w:p>
    <w:p w14:paraId="7189C596" w14:textId="77777777" w:rsidR="00E17164" w:rsidRDefault="00E17164" w:rsidP="00E17164">
      <w:pPr>
        <w:pStyle w:val="Heading1withTopLine"/>
      </w:pPr>
      <w:r>
        <w:t>Grading Rubric</w:t>
      </w:r>
    </w:p>
    <w:p w14:paraId="2E63B574" w14:textId="0C8F75F7" w:rsidR="00B27C4D" w:rsidRDefault="00B27C4D" w:rsidP="00B27C4D">
      <w:pPr>
        <w:keepNext/>
      </w:pPr>
      <w:r>
        <w:t xml:space="preserve">This assignment is worth </w:t>
      </w:r>
      <w:r w:rsidR="00752666">
        <w:t>8</w:t>
      </w:r>
      <w:r w:rsidR="004104FA" w:rsidRPr="004104FA">
        <w:t xml:space="preserve"> </w:t>
      </w:r>
      <w:r>
        <w:t>points. It will be graded by your instructor using this rubric:</w:t>
      </w:r>
    </w:p>
    <w:tbl>
      <w:tblPr>
        <w:tblStyle w:val="CSTableGrid"/>
        <w:tblW w:w="0" w:type="auto"/>
        <w:tblLook w:val="0620" w:firstRow="1" w:lastRow="0" w:firstColumn="0" w:lastColumn="0" w:noHBand="1" w:noVBand="1"/>
      </w:tblPr>
      <w:tblGrid>
        <w:gridCol w:w="3116"/>
        <w:gridCol w:w="3117"/>
        <w:gridCol w:w="3117"/>
      </w:tblGrid>
      <w:tr w:rsidR="00B27C4D" w:rsidRPr="00B53C6E" w14:paraId="68BDFE08" w14:textId="77777777" w:rsidTr="00B53C6E">
        <w:trPr>
          <w:cnfStyle w:val="100000000000" w:firstRow="1" w:lastRow="0" w:firstColumn="0" w:lastColumn="0" w:oddVBand="0" w:evenVBand="0" w:oddHBand="0" w:evenHBand="0" w:firstRowFirstColumn="0" w:firstRowLastColumn="0" w:lastRowFirstColumn="0" w:lastRowLastColumn="0"/>
        </w:trPr>
        <w:tc>
          <w:tcPr>
            <w:tcW w:w="3116" w:type="dxa"/>
            <w:hideMark/>
          </w:tcPr>
          <w:p w14:paraId="42350080" w14:textId="77777777" w:rsidR="00B27C4D" w:rsidRPr="00B53C6E" w:rsidRDefault="00B27C4D" w:rsidP="00B53C6E">
            <w:r w:rsidRPr="00B53C6E">
              <w:t>Standard</w:t>
            </w:r>
          </w:p>
        </w:tc>
        <w:tc>
          <w:tcPr>
            <w:tcW w:w="3117" w:type="dxa"/>
            <w:hideMark/>
          </w:tcPr>
          <w:p w14:paraId="066114C8" w14:textId="0A6D8EF5" w:rsidR="00B27C4D" w:rsidRPr="00B53C6E" w:rsidRDefault="00B27C4D" w:rsidP="00B53C6E">
            <w:r w:rsidRPr="00B53C6E">
              <w:t>Meets Requirements</w:t>
            </w:r>
            <w:r w:rsidRPr="00B53C6E">
              <w:br/>
              <w:t>(</w:t>
            </w:r>
            <w:r w:rsidR="00752666" w:rsidRPr="00B53C6E">
              <w:t>8</w:t>
            </w:r>
            <w:r w:rsidR="004104FA" w:rsidRPr="00B53C6E">
              <w:t xml:space="preserve"> </w:t>
            </w:r>
            <w:r w:rsidRPr="00B53C6E">
              <w:t>points)</w:t>
            </w:r>
          </w:p>
        </w:tc>
        <w:tc>
          <w:tcPr>
            <w:tcW w:w="3117" w:type="dxa"/>
            <w:hideMark/>
          </w:tcPr>
          <w:p w14:paraId="5566EDCF" w14:textId="77777777" w:rsidR="00B27C4D" w:rsidRPr="00B53C6E" w:rsidRDefault="00B27C4D" w:rsidP="00B53C6E">
            <w:r w:rsidRPr="00B53C6E">
              <w:t>Does Not Meet Requirements (0 points)</w:t>
            </w:r>
          </w:p>
        </w:tc>
      </w:tr>
      <w:tr w:rsidR="00B27C4D" w:rsidRPr="00B53C6E" w14:paraId="1ABB2262" w14:textId="77777777" w:rsidTr="00B53C6E">
        <w:tc>
          <w:tcPr>
            <w:tcW w:w="3116" w:type="dxa"/>
            <w:hideMark/>
          </w:tcPr>
          <w:p w14:paraId="5BC75EF5" w14:textId="77777777" w:rsidR="00B27C4D" w:rsidRPr="00B53C6E" w:rsidRDefault="00B27C4D" w:rsidP="00B53C6E">
            <w:pPr>
              <w:keepNext w:val="0"/>
            </w:pPr>
            <w:r w:rsidRPr="00B53C6E">
              <w:t>Student made reasonable effort in correctly completing assignment.</w:t>
            </w:r>
          </w:p>
        </w:tc>
        <w:tc>
          <w:tcPr>
            <w:tcW w:w="3117" w:type="dxa"/>
            <w:hideMark/>
          </w:tcPr>
          <w:p w14:paraId="0A92C5FB" w14:textId="77777777" w:rsidR="00B27C4D" w:rsidRPr="00B53C6E" w:rsidRDefault="00B27C4D" w:rsidP="00B53C6E">
            <w:pPr>
              <w:keepNext w:val="0"/>
            </w:pPr>
            <w:r w:rsidRPr="00B53C6E">
              <w:t>Assignment is at least 70% complete and correct, or student contacted instructor for help on incorrect or incomplete items.</w:t>
            </w:r>
          </w:p>
        </w:tc>
        <w:tc>
          <w:tcPr>
            <w:tcW w:w="3117" w:type="dxa"/>
            <w:hideMark/>
          </w:tcPr>
          <w:p w14:paraId="3BC1F404" w14:textId="1575C1E9" w:rsidR="00B27C4D" w:rsidRPr="00B53C6E" w:rsidRDefault="00B27C4D" w:rsidP="00B53C6E">
            <w:pPr>
              <w:keepNext w:val="0"/>
            </w:pPr>
            <w:r w:rsidRPr="00B53C6E">
              <w:t xml:space="preserve">Assignment is less than 70% complete and correct, and student did not contact instructor for assistance on incorrect or </w:t>
            </w:r>
            <w:r w:rsidR="00F970D9" w:rsidRPr="00B53C6E">
              <w:t xml:space="preserve">incomplete </w:t>
            </w:r>
            <w:r w:rsidRPr="00B53C6E">
              <w:t>items.</w:t>
            </w:r>
          </w:p>
        </w:tc>
      </w:tr>
    </w:tbl>
    <w:p w14:paraId="0B966D95" w14:textId="01BA0BA2" w:rsidR="00B27C4D" w:rsidRDefault="00F90ABE" w:rsidP="00F90ABE">
      <w:pPr>
        <w:pStyle w:val="NormalwithSpaceBefore"/>
        <w:keepNext/>
      </w:pPr>
      <w:r>
        <w:t>This rubric will be used</w:t>
      </w:r>
      <w:r w:rsidR="00B27C4D">
        <w:t xml:space="preserve"> for peer evaluation of this assignment:</w:t>
      </w:r>
    </w:p>
    <w:tbl>
      <w:tblPr>
        <w:tblStyle w:val="CSTableGrid"/>
        <w:tblW w:w="9388" w:type="dxa"/>
        <w:tblLook w:val="0620" w:firstRow="1" w:lastRow="0" w:firstColumn="0" w:lastColumn="0" w:noHBand="1" w:noVBand="1"/>
      </w:tblPr>
      <w:tblGrid>
        <w:gridCol w:w="2347"/>
        <w:gridCol w:w="2347"/>
        <w:gridCol w:w="2347"/>
        <w:gridCol w:w="2347"/>
      </w:tblGrid>
      <w:tr w:rsidR="00B27C4D" w:rsidRPr="003673FE" w14:paraId="5509342D" w14:textId="77777777" w:rsidTr="003673FE">
        <w:trPr>
          <w:cnfStyle w:val="100000000000" w:firstRow="1" w:lastRow="0" w:firstColumn="0" w:lastColumn="0" w:oddVBand="0" w:evenVBand="0" w:oddHBand="0" w:evenHBand="0" w:firstRowFirstColumn="0" w:firstRowLastColumn="0" w:lastRowFirstColumn="0" w:lastRowLastColumn="0"/>
        </w:trPr>
        <w:tc>
          <w:tcPr>
            <w:tcW w:w="2347" w:type="dxa"/>
            <w:hideMark/>
          </w:tcPr>
          <w:p w14:paraId="24F6A614" w14:textId="77777777" w:rsidR="00B27C4D" w:rsidRPr="003673FE" w:rsidRDefault="00B27C4D" w:rsidP="003673FE">
            <w:r w:rsidRPr="003673FE">
              <w:t>Standard</w:t>
            </w:r>
          </w:p>
        </w:tc>
        <w:tc>
          <w:tcPr>
            <w:tcW w:w="2347" w:type="dxa"/>
            <w:hideMark/>
          </w:tcPr>
          <w:p w14:paraId="254E028B" w14:textId="77777777" w:rsidR="00B27C4D" w:rsidRPr="003673FE" w:rsidRDefault="00B27C4D" w:rsidP="003673FE">
            <w:r w:rsidRPr="003673FE">
              <w:t>Excellent</w:t>
            </w:r>
          </w:p>
        </w:tc>
        <w:tc>
          <w:tcPr>
            <w:tcW w:w="2347" w:type="dxa"/>
            <w:hideMark/>
          </w:tcPr>
          <w:p w14:paraId="3CC44798" w14:textId="77777777" w:rsidR="00B27C4D" w:rsidRPr="003673FE" w:rsidRDefault="00B27C4D" w:rsidP="003673FE">
            <w:r w:rsidRPr="003673FE">
              <w:t>Satisfactory</w:t>
            </w:r>
          </w:p>
        </w:tc>
        <w:tc>
          <w:tcPr>
            <w:tcW w:w="2347" w:type="dxa"/>
            <w:hideMark/>
          </w:tcPr>
          <w:p w14:paraId="50FB556E" w14:textId="77777777" w:rsidR="00B27C4D" w:rsidRPr="003673FE" w:rsidRDefault="00B27C4D" w:rsidP="003673FE">
            <w:r w:rsidRPr="003673FE">
              <w:t>Needs Improvement</w:t>
            </w:r>
          </w:p>
        </w:tc>
      </w:tr>
      <w:tr w:rsidR="00B27C4D" w:rsidRPr="003673FE" w14:paraId="417D1711" w14:textId="77777777" w:rsidTr="003673FE">
        <w:tc>
          <w:tcPr>
            <w:tcW w:w="2347" w:type="dxa"/>
            <w:hideMark/>
          </w:tcPr>
          <w:p w14:paraId="5D238CAB" w14:textId="77777777" w:rsidR="00B27C4D" w:rsidRPr="003673FE" w:rsidRDefault="00B27C4D" w:rsidP="003673FE">
            <w:pPr>
              <w:keepNext w:val="0"/>
            </w:pPr>
            <w:r w:rsidRPr="003673FE">
              <w:t>Assignment is correct and complete.</w:t>
            </w:r>
          </w:p>
        </w:tc>
        <w:tc>
          <w:tcPr>
            <w:tcW w:w="2347" w:type="dxa"/>
            <w:hideMark/>
          </w:tcPr>
          <w:p w14:paraId="37D872A9" w14:textId="77777777" w:rsidR="00B27C4D" w:rsidRPr="003673FE" w:rsidRDefault="00B27C4D" w:rsidP="003673FE">
            <w:pPr>
              <w:keepNext w:val="0"/>
            </w:pPr>
            <w:r w:rsidRPr="003673FE">
              <w:t>Assignment is at least 90% complete and correct.</w:t>
            </w:r>
          </w:p>
        </w:tc>
        <w:tc>
          <w:tcPr>
            <w:tcW w:w="2347" w:type="dxa"/>
            <w:hideMark/>
          </w:tcPr>
          <w:p w14:paraId="05B37E83" w14:textId="77777777" w:rsidR="00B27C4D" w:rsidRPr="003673FE" w:rsidRDefault="00B27C4D" w:rsidP="003673FE">
            <w:pPr>
              <w:keepNext w:val="0"/>
            </w:pPr>
            <w:r w:rsidRPr="003673FE">
              <w:t>Assignment is 70%-89% complete and correct.</w:t>
            </w:r>
          </w:p>
        </w:tc>
        <w:tc>
          <w:tcPr>
            <w:tcW w:w="2347" w:type="dxa"/>
            <w:hideMark/>
          </w:tcPr>
          <w:p w14:paraId="52091525" w14:textId="77777777" w:rsidR="00B27C4D" w:rsidRPr="003673FE" w:rsidRDefault="00B27C4D" w:rsidP="003673FE">
            <w:pPr>
              <w:keepNext w:val="0"/>
            </w:pPr>
            <w:r w:rsidRPr="003673FE">
              <w:t>Assignment is less than 70% complete and correct.</w:t>
            </w:r>
          </w:p>
        </w:tc>
      </w:tr>
    </w:tbl>
    <w:p w14:paraId="23F64AEA" w14:textId="5C7D1838" w:rsidR="00B27C4D" w:rsidRDefault="00F90ABE" w:rsidP="00F90ABE">
      <w:pPr>
        <w:pStyle w:val="NormalwithSpaceBefore"/>
        <w:keepNext/>
      </w:pPr>
      <w:r>
        <w:t>The analysis question in</w:t>
      </w:r>
      <w:r w:rsidR="00B27C4D">
        <w:t xml:space="preserve"> Step </w:t>
      </w:r>
      <w:r w:rsidR="008E7FCD">
        <w:t>6</w:t>
      </w:r>
      <w:r w:rsidR="00B27C4D">
        <w:t>a will be evaluated using this rubric:</w:t>
      </w:r>
    </w:p>
    <w:tbl>
      <w:tblPr>
        <w:tblStyle w:val="CSTableGrid"/>
        <w:tblW w:w="0" w:type="auto"/>
        <w:tblLook w:val="0620" w:firstRow="1" w:lastRow="0" w:firstColumn="0" w:lastColumn="0" w:noHBand="1" w:noVBand="1"/>
      </w:tblPr>
      <w:tblGrid>
        <w:gridCol w:w="3116"/>
        <w:gridCol w:w="3117"/>
        <w:gridCol w:w="3117"/>
      </w:tblGrid>
      <w:tr w:rsidR="00B27C4D" w:rsidRPr="003673FE" w14:paraId="7EFF9813" w14:textId="77777777" w:rsidTr="003673FE">
        <w:trPr>
          <w:cnfStyle w:val="100000000000" w:firstRow="1" w:lastRow="0" w:firstColumn="0" w:lastColumn="0" w:oddVBand="0" w:evenVBand="0" w:oddHBand="0" w:evenHBand="0" w:firstRowFirstColumn="0" w:firstRowLastColumn="0" w:lastRowFirstColumn="0" w:lastRowLastColumn="0"/>
        </w:trPr>
        <w:tc>
          <w:tcPr>
            <w:tcW w:w="3116" w:type="dxa"/>
            <w:hideMark/>
          </w:tcPr>
          <w:p w14:paraId="3AA4C880" w14:textId="77777777" w:rsidR="00B27C4D" w:rsidRPr="003673FE" w:rsidRDefault="00B27C4D" w:rsidP="003673FE">
            <w:r w:rsidRPr="003673FE">
              <w:t>Standard</w:t>
            </w:r>
          </w:p>
        </w:tc>
        <w:tc>
          <w:tcPr>
            <w:tcW w:w="3117" w:type="dxa"/>
            <w:hideMark/>
          </w:tcPr>
          <w:p w14:paraId="5EACBA01" w14:textId="77777777" w:rsidR="00B27C4D" w:rsidRPr="003673FE" w:rsidRDefault="00B27C4D" w:rsidP="003673FE">
            <w:r w:rsidRPr="003673FE">
              <w:t>Meets Requirements</w:t>
            </w:r>
          </w:p>
        </w:tc>
        <w:tc>
          <w:tcPr>
            <w:tcW w:w="3117" w:type="dxa"/>
            <w:hideMark/>
          </w:tcPr>
          <w:p w14:paraId="23689A99" w14:textId="77777777" w:rsidR="00B27C4D" w:rsidRPr="003673FE" w:rsidRDefault="00B27C4D" w:rsidP="003673FE">
            <w:r w:rsidRPr="003673FE">
              <w:t>Does Not Meet Requirements</w:t>
            </w:r>
          </w:p>
        </w:tc>
      </w:tr>
      <w:tr w:rsidR="00B27C4D" w:rsidRPr="003673FE" w14:paraId="1EE52E8F" w14:textId="77777777" w:rsidTr="003673FE">
        <w:tc>
          <w:tcPr>
            <w:tcW w:w="3116" w:type="dxa"/>
            <w:hideMark/>
          </w:tcPr>
          <w:p w14:paraId="2E7A0F75" w14:textId="77777777" w:rsidR="00B27C4D" w:rsidRPr="003673FE" w:rsidRDefault="00B27C4D" w:rsidP="003673FE">
            <w:r w:rsidRPr="003673FE">
              <w:t>Answer is reasonable.</w:t>
            </w:r>
          </w:p>
        </w:tc>
        <w:tc>
          <w:tcPr>
            <w:tcW w:w="3117" w:type="dxa"/>
            <w:hideMark/>
          </w:tcPr>
          <w:p w14:paraId="1BAFCD67" w14:textId="77777777" w:rsidR="00B27C4D" w:rsidRPr="003673FE" w:rsidRDefault="00B27C4D" w:rsidP="003673FE">
            <w:r w:rsidRPr="003673FE">
              <w:t>Answer addresses the question prompt and is factually correct or a reasonable interpretation of available data.</w:t>
            </w:r>
          </w:p>
        </w:tc>
        <w:tc>
          <w:tcPr>
            <w:tcW w:w="3117" w:type="dxa"/>
            <w:hideMark/>
          </w:tcPr>
          <w:p w14:paraId="4267B059" w14:textId="77777777" w:rsidR="00B27C4D" w:rsidRPr="003673FE" w:rsidRDefault="00B27C4D" w:rsidP="003673FE">
            <w:r w:rsidRPr="003673FE">
              <w:t>Answer does not address the question prompt, is factually incorrect, or is an unreasonable interpretation of available data.</w:t>
            </w:r>
          </w:p>
        </w:tc>
      </w:tr>
      <w:tr w:rsidR="00B27C4D" w:rsidRPr="003673FE" w14:paraId="3D76CD78" w14:textId="77777777" w:rsidTr="003673FE">
        <w:tc>
          <w:tcPr>
            <w:tcW w:w="3116" w:type="dxa"/>
            <w:hideMark/>
          </w:tcPr>
          <w:p w14:paraId="5937F0D3" w14:textId="77777777" w:rsidR="00B27C4D" w:rsidRPr="003673FE" w:rsidRDefault="00B27C4D" w:rsidP="003673FE">
            <w:pPr>
              <w:keepNext w:val="0"/>
            </w:pPr>
            <w:r w:rsidRPr="003673FE">
              <w:t>Answer is supported.</w:t>
            </w:r>
          </w:p>
        </w:tc>
        <w:tc>
          <w:tcPr>
            <w:tcW w:w="3117" w:type="dxa"/>
            <w:hideMark/>
          </w:tcPr>
          <w:p w14:paraId="521EB66D" w14:textId="3D0124CF" w:rsidR="00B27C4D" w:rsidRPr="003673FE" w:rsidRDefault="00B27C4D" w:rsidP="003673FE">
            <w:pPr>
              <w:keepNext w:val="0"/>
            </w:pPr>
            <w:r w:rsidRPr="003673FE">
              <w:t xml:space="preserve">Logical rationale is provided to support the </w:t>
            </w:r>
            <w:r w:rsidR="005D0B29" w:rsidRPr="003673FE">
              <w:t xml:space="preserve">given </w:t>
            </w:r>
            <w:r w:rsidRPr="003673FE">
              <w:t>answer.</w:t>
            </w:r>
          </w:p>
        </w:tc>
        <w:tc>
          <w:tcPr>
            <w:tcW w:w="3117" w:type="dxa"/>
            <w:hideMark/>
          </w:tcPr>
          <w:p w14:paraId="7F496363" w14:textId="3FD773FF" w:rsidR="00B27C4D" w:rsidRPr="003673FE" w:rsidRDefault="00B27C4D" w:rsidP="003673FE">
            <w:pPr>
              <w:keepNext w:val="0"/>
            </w:pPr>
            <w:r w:rsidRPr="003673FE">
              <w:t xml:space="preserve">Logical rationale is not provided to support the </w:t>
            </w:r>
            <w:r w:rsidR="005D0B29" w:rsidRPr="003673FE">
              <w:t xml:space="preserve">given </w:t>
            </w:r>
            <w:r w:rsidRPr="003673FE">
              <w:t>answer.</w:t>
            </w:r>
          </w:p>
        </w:tc>
      </w:tr>
    </w:tbl>
    <w:p w14:paraId="6F19D4B1" w14:textId="77777777" w:rsidR="00E17164" w:rsidRPr="00570815" w:rsidRDefault="00E17164" w:rsidP="00E17164"/>
    <w:p w14:paraId="4D018808" w14:textId="77777777" w:rsidR="00E17164" w:rsidRDefault="00E17164" w:rsidP="00E17164">
      <w:pPr>
        <w:pStyle w:val="Heading1withTopLine"/>
      </w:pPr>
      <w:r>
        <w:t>References</w:t>
      </w:r>
    </w:p>
    <w:p w14:paraId="75374F56" w14:textId="77777777" w:rsidR="003937FA" w:rsidRPr="003937FA" w:rsidRDefault="00E17164" w:rsidP="003937FA">
      <w:pPr>
        <w:pStyle w:val="Bibliography"/>
      </w:pPr>
      <w:r>
        <w:fldChar w:fldCharType="begin"/>
      </w:r>
      <w:r w:rsidR="003937FA">
        <w:instrText xml:space="preserve"> ADDIN ZOTERO_BIBL {"uncited":[],"omitted":[],"custom":[]} CSL_BIBLIOGRAPHY </w:instrText>
      </w:r>
      <w:r>
        <w:fldChar w:fldCharType="separate"/>
      </w:r>
      <w:r w:rsidR="003937FA" w:rsidRPr="003937FA">
        <w:t>[1]</w:t>
      </w:r>
      <w:r w:rsidR="003937FA" w:rsidRPr="003937FA">
        <w:tab/>
        <w:t xml:space="preserve">“ZoomWV Data Dashboard,” </w:t>
      </w:r>
      <w:r w:rsidR="003937FA" w:rsidRPr="003937FA">
        <w:rPr>
          <w:i/>
          <w:iCs/>
        </w:rPr>
        <w:t>West Virginia Department of Education</w:t>
      </w:r>
      <w:r w:rsidR="003937FA" w:rsidRPr="003937FA">
        <w:t xml:space="preserve">. Available: </w:t>
      </w:r>
      <w:r w:rsidR="003937FA" w:rsidRPr="003937FA">
        <w:rPr>
          <w:i/>
          <w:iCs/>
        </w:rPr>
        <w:t>https://zoomwv.k12.wv.us/</w:t>
      </w:r>
      <w:r w:rsidR="003937FA" w:rsidRPr="003937FA">
        <w:t>.</w:t>
      </w:r>
    </w:p>
    <w:p w14:paraId="65EB7BEB" w14:textId="77777777" w:rsidR="003937FA" w:rsidRPr="003937FA" w:rsidRDefault="003937FA" w:rsidP="003937FA">
      <w:pPr>
        <w:pStyle w:val="Bibliography"/>
      </w:pPr>
      <w:r w:rsidRPr="003937FA">
        <w:t>[2]</w:t>
      </w:r>
      <w:r w:rsidRPr="003937FA">
        <w:tab/>
        <w:t xml:space="preserve">“County Population Totals: 2010-2019,” U.S. Census Bureau, Washington, DC, Jun. 2020. Available: </w:t>
      </w:r>
      <w:r w:rsidRPr="003937FA">
        <w:rPr>
          <w:i/>
          <w:iCs/>
        </w:rPr>
        <w:t>https://www.census.gov/data/datasets/time-series/demo/popest/2010s-counties-total.html</w:t>
      </w:r>
      <w:r w:rsidRPr="003937FA">
        <w:t>.</w:t>
      </w:r>
    </w:p>
    <w:p w14:paraId="7343225A" w14:textId="459248F5" w:rsidR="00E17164" w:rsidRPr="0016613B" w:rsidRDefault="00E17164" w:rsidP="00E17164">
      <w:pPr>
        <w:pStyle w:val="CSNumberedList1"/>
        <w:keepNext/>
        <w:keepLines/>
        <w:numPr>
          <w:ilvl w:val="0"/>
          <w:numId w:val="0"/>
        </w:numPr>
        <w:ind w:left="504" w:hanging="504"/>
      </w:pPr>
      <w:r>
        <w:fldChar w:fldCharType="end"/>
      </w:r>
    </w:p>
    <w:sectPr w:rsidR="00E17164" w:rsidRPr="0016613B" w:rsidSect="00C5215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73B95" w14:textId="77777777" w:rsidR="00772C93" w:rsidRDefault="00772C93" w:rsidP="00362544">
      <w:pPr>
        <w:pStyle w:val="HeaderDocumentSubtitle"/>
      </w:pPr>
      <w:r>
        <w:separator/>
      </w:r>
    </w:p>
  </w:endnote>
  <w:endnote w:type="continuationSeparator" w:id="0">
    <w:p w14:paraId="4A3C1177" w14:textId="77777777" w:rsidR="00772C93" w:rsidRDefault="00772C93" w:rsidP="00362544">
      <w:pPr>
        <w:pStyle w:val="HeaderDocumentSubtitl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top w:val="single" w:sz="4" w:space="0" w:color="auto"/>
      </w:tblBorders>
      <w:tblLook w:val="01E0" w:firstRow="1" w:lastRow="1" w:firstColumn="1" w:lastColumn="1" w:noHBand="0" w:noVBand="0"/>
    </w:tblPr>
    <w:tblGrid>
      <w:gridCol w:w="3744"/>
      <w:gridCol w:w="1872"/>
      <w:gridCol w:w="3744"/>
    </w:tblGrid>
    <w:tr w:rsidR="00FF5CD7" w14:paraId="758CFD4F" w14:textId="77777777" w:rsidTr="00F90ABE">
      <w:tc>
        <w:tcPr>
          <w:tcW w:w="2000" w:type="pct"/>
        </w:tcPr>
        <w:p w14:paraId="55154A95" w14:textId="77777777" w:rsidR="00FF5CD7" w:rsidRDefault="00FF5CD7" w:rsidP="003E6622">
          <w:pPr>
            <w:pStyle w:val="FooterSideText"/>
          </w:pPr>
          <w:r>
            <w:t>Introduction to Computer Applications</w:t>
          </w:r>
        </w:p>
        <w:p w14:paraId="2CDB2254" w14:textId="77777777" w:rsidR="00FF5CD7" w:rsidRDefault="00FF5CD7" w:rsidP="003E6622">
          <w:pPr>
            <w:pStyle w:val="FooterSideText"/>
          </w:pPr>
          <w:smartTag w:uri="urn:schemas-microsoft-com:office:smarttags" w:element="place">
            <w:smartTag w:uri="urn:schemas-microsoft-com:office:smarttags" w:element="PlaceName">
              <w:r>
                <w:t>West Virginia</w:t>
              </w:r>
            </w:smartTag>
            <w:r>
              <w:t xml:space="preserve"> </w:t>
            </w:r>
            <w:smartTag w:uri="urn:schemas-microsoft-com:office:smarttags" w:element="PlaceType">
              <w:r>
                <w:t>University</w:t>
              </w:r>
            </w:smartTag>
          </w:smartTag>
        </w:p>
      </w:tc>
      <w:tc>
        <w:tcPr>
          <w:tcW w:w="1000" w:type="pct"/>
        </w:tcPr>
        <w:p w14:paraId="6DC0AF14" w14:textId="04483BF1" w:rsidR="00FF5CD7" w:rsidRDefault="00FF5CD7" w:rsidP="003E6622">
          <w:pPr>
            <w:pStyle w:val="FooterPageNumber"/>
          </w:pPr>
          <w:r>
            <w:t xml:space="preserve">Page </w:t>
          </w:r>
          <w:r>
            <w:rPr>
              <w:rStyle w:val="PageNumber"/>
            </w:rPr>
            <w:fldChar w:fldCharType="begin"/>
          </w:r>
          <w:r>
            <w:rPr>
              <w:rStyle w:val="PageNumber"/>
            </w:rPr>
            <w:instrText xml:space="preserve"> PAGE </w:instrText>
          </w:r>
          <w:r>
            <w:rPr>
              <w:rStyle w:val="PageNumber"/>
            </w:rPr>
            <w:fldChar w:fldCharType="separate"/>
          </w:r>
          <w:r w:rsidR="00D416DA">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D416DA">
            <w:rPr>
              <w:rStyle w:val="PageNumber"/>
              <w:noProof/>
            </w:rPr>
            <w:t>6</w:t>
          </w:r>
          <w:r>
            <w:rPr>
              <w:rStyle w:val="PageNumber"/>
            </w:rPr>
            <w:fldChar w:fldCharType="end"/>
          </w:r>
        </w:p>
      </w:tc>
      <w:tc>
        <w:tcPr>
          <w:tcW w:w="2000" w:type="pct"/>
        </w:tcPr>
        <w:p w14:paraId="140985CF" w14:textId="69C9AF59" w:rsidR="00FF5CD7" w:rsidRDefault="00FF5CD7" w:rsidP="003E6622">
          <w:pPr>
            <w:pStyle w:val="FooterSideText"/>
            <w:jc w:val="right"/>
          </w:pPr>
          <w:r>
            <w:t xml:space="preserve">Version </w:t>
          </w:r>
          <w:r w:rsidR="005A48DA">
            <w:t>2.</w:t>
          </w:r>
          <w:r w:rsidR="00606C9E">
            <w:t>1</w:t>
          </w:r>
        </w:p>
        <w:p w14:paraId="4C5F0D45" w14:textId="61A82E17" w:rsidR="00FF5CD7" w:rsidRDefault="00312415" w:rsidP="00752666">
          <w:pPr>
            <w:pStyle w:val="FooterSideText"/>
            <w:jc w:val="right"/>
          </w:pPr>
          <w:r>
            <w:t xml:space="preserve">Modified </w:t>
          </w:r>
          <w:r w:rsidR="005A48DA">
            <w:t>6</w:t>
          </w:r>
          <w:r>
            <w:t>/</w:t>
          </w:r>
          <w:r w:rsidR="006A36D9">
            <w:t>1</w:t>
          </w:r>
          <w:r w:rsidR="00606C9E">
            <w:t>1</w:t>
          </w:r>
          <w:r>
            <w:t>/20</w:t>
          </w:r>
          <w:r w:rsidR="005A48DA">
            <w:t>21</w:t>
          </w:r>
        </w:p>
      </w:tc>
    </w:tr>
  </w:tbl>
  <w:p w14:paraId="3CDEB975" w14:textId="77777777" w:rsidR="00FF5CD7" w:rsidRDefault="00FF5C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C08FB3" w14:textId="77777777" w:rsidR="00772C93" w:rsidRDefault="00772C93" w:rsidP="00362544">
      <w:pPr>
        <w:pStyle w:val="HeaderDocumentSubtitle"/>
      </w:pPr>
      <w:r>
        <w:separator/>
      </w:r>
    </w:p>
  </w:footnote>
  <w:footnote w:type="continuationSeparator" w:id="0">
    <w:p w14:paraId="0EB1A481" w14:textId="77777777" w:rsidR="00772C93" w:rsidRDefault="00772C93" w:rsidP="00362544">
      <w:pPr>
        <w:pStyle w:val="HeaderDocumentSubtitle"/>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Ind w:w="7" w:type="dxa"/>
      <w:tblBorders>
        <w:bottom w:val="single" w:sz="4" w:space="0" w:color="auto"/>
      </w:tblBorders>
      <w:tblLook w:val="01E0" w:firstRow="1" w:lastRow="1" w:firstColumn="1" w:lastColumn="1" w:noHBand="0" w:noVBand="0"/>
    </w:tblPr>
    <w:tblGrid>
      <w:gridCol w:w="2060"/>
      <w:gridCol w:w="7293"/>
    </w:tblGrid>
    <w:tr w:rsidR="00FF5CD7" w14:paraId="46C3757F" w14:textId="77777777" w:rsidTr="0052654C">
      <w:trPr>
        <w:trHeight w:hRule="exact" w:val="288"/>
      </w:trPr>
      <w:tc>
        <w:tcPr>
          <w:tcW w:w="2060" w:type="dxa"/>
          <w:vMerge w:val="restart"/>
          <w:tcMar>
            <w:left w:w="115" w:type="dxa"/>
            <w:bottom w:w="14" w:type="dxa"/>
            <w:right w:w="115" w:type="dxa"/>
          </w:tcMar>
        </w:tcPr>
        <w:p w14:paraId="67CA7BD0" w14:textId="77777777" w:rsidR="00FF5CD7" w:rsidRDefault="00FF5CD7" w:rsidP="00B53C6E">
          <w:pPr>
            <w:pStyle w:val="Header"/>
          </w:pPr>
          <w:r>
            <w:rPr>
              <w:noProof/>
            </w:rPr>
            <w:drawing>
              <wp:inline distT="0" distB="0" distL="0" distR="0" wp14:anchorId="5E7BEB90" wp14:editId="5308E1C2">
                <wp:extent cx="1162049" cy="7300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101 Logo 3"/>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162049" cy="730083"/>
                        </a:xfrm>
                        <a:prstGeom prst="rect">
                          <a:avLst/>
                        </a:prstGeom>
                        <a:noFill/>
                        <a:ln w="9525">
                          <a:noFill/>
                          <a:miter lim="800000"/>
                          <a:headEnd/>
                          <a:tailEnd/>
                        </a:ln>
                      </pic:spPr>
                    </pic:pic>
                  </a:graphicData>
                </a:graphic>
              </wp:inline>
            </w:drawing>
          </w:r>
        </w:p>
      </w:tc>
      <w:tc>
        <w:tcPr>
          <w:tcW w:w="7516" w:type="dxa"/>
          <w:vAlign w:val="bottom"/>
        </w:tcPr>
        <w:p w14:paraId="5DFCCFF9" w14:textId="64834ECE" w:rsidR="00FF5CD7" w:rsidRPr="00913C6B" w:rsidRDefault="002F27A6" w:rsidP="0052654C">
          <w:pPr>
            <w:pStyle w:val="HeaderDocumentCategory"/>
          </w:pPr>
          <w:r>
            <w:t>Participation Project Instructions: Microsoft Access</w:t>
          </w:r>
        </w:p>
      </w:tc>
    </w:tr>
    <w:tr w:rsidR="00FF5CD7" w14:paraId="4CCCC9EE" w14:textId="77777777" w:rsidTr="0052654C">
      <w:tc>
        <w:tcPr>
          <w:tcW w:w="2060" w:type="dxa"/>
          <w:vMerge/>
        </w:tcPr>
        <w:p w14:paraId="537F7482" w14:textId="77777777" w:rsidR="00FF5CD7" w:rsidRDefault="00FF5CD7" w:rsidP="00B53C6E">
          <w:pPr>
            <w:pStyle w:val="Header"/>
          </w:pPr>
        </w:p>
      </w:tc>
      <w:tc>
        <w:tcPr>
          <w:tcW w:w="7516" w:type="dxa"/>
          <w:vAlign w:val="bottom"/>
        </w:tcPr>
        <w:p w14:paraId="5BA5843B" w14:textId="79CAA16A" w:rsidR="00FF5CD7" w:rsidRDefault="002F27A6" w:rsidP="00E3257B">
          <w:pPr>
            <w:pStyle w:val="HeaderDocumentTitle"/>
          </w:pPr>
          <w:r>
            <w:t>Queries</w:t>
          </w:r>
          <w:r w:rsidR="0075166C">
            <w:t xml:space="preserve"> I</w:t>
          </w:r>
          <w:r w:rsidR="0017538E">
            <w:t>I</w:t>
          </w:r>
          <w:r w:rsidR="0075166C">
            <w:t>I</w:t>
          </w:r>
        </w:p>
        <w:p w14:paraId="77CE9F93" w14:textId="619A50AB" w:rsidR="00FF5CD7" w:rsidRDefault="000A1367" w:rsidP="000A1367">
          <w:pPr>
            <w:pStyle w:val="HeaderDocumentSubtitle"/>
          </w:pPr>
          <w:r>
            <w:t>WV</w:t>
          </w:r>
          <w:r w:rsidR="00090CC2">
            <w:t xml:space="preserve"> K-12 Education</w:t>
          </w:r>
          <w:r w:rsidR="00FF5CD7">
            <w:t xml:space="preserve"> Problem</w:t>
          </w:r>
        </w:p>
      </w:tc>
    </w:tr>
  </w:tbl>
  <w:p w14:paraId="676B8F4B" w14:textId="77777777" w:rsidR="00FF5CD7" w:rsidRDefault="00FF5CD7" w:rsidP="00B53C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056AD8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87657F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CE607D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45089D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E567A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AA4FB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0C0DD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F401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A68CEC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534458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9C0D23"/>
    <w:multiLevelType w:val="multilevel"/>
    <w:tmpl w:val="F1FC0084"/>
    <w:styleLink w:val="CSNumberedList"/>
    <w:lvl w:ilvl="0">
      <w:start w:val="1"/>
      <w:numFmt w:val="decimal"/>
      <w:pStyle w:val="CSNumberedList1"/>
      <w:lvlText w:val="%1."/>
      <w:lvlJc w:val="left"/>
      <w:pPr>
        <w:ind w:left="504" w:hanging="504"/>
      </w:pPr>
      <w:rPr>
        <w:rFonts w:hint="default"/>
      </w:rPr>
    </w:lvl>
    <w:lvl w:ilvl="1">
      <w:start w:val="1"/>
      <w:numFmt w:val="lowerLetter"/>
      <w:pStyle w:val="CSNumberedList2"/>
      <w:lvlText w:val="%2."/>
      <w:lvlJc w:val="left"/>
      <w:pPr>
        <w:ind w:left="1080" w:hanging="504"/>
      </w:pPr>
      <w:rPr>
        <w:rFonts w:hint="default"/>
      </w:rPr>
    </w:lvl>
    <w:lvl w:ilvl="2">
      <w:start w:val="1"/>
      <w:numFmt w:val="lowerRoman"/>
      <w:pStyle w:val="CSNumberedList3"/>
      <w:lvlText w:val="%3."/>
      <w:lvlJc w:val="left"/>
      <w:pPr>
        <w:ind w:left="1728" w:hanging="576"/>
      </w:pPr>
      <w:rPr>
        <w:rFonts w:hint="default"/>
      </w:rPr>
    </w:lvl>
    <w:lvl w:ilvl="3">
      <w:start w:val="1"/>
      <w:numFmt w:val="decimal"/>
      <w:pStyle w:val="CSNumberedList4"/>
      <w:lvlText w:val="(%4)"/>
      <w:lvlJc w:val="left"/>
      <w:pPr>
        <w:ind w:left="2304" w:hanging="504"/>
      </w:pPr>
      <w:rPr>
        <w:rFonts w:hint="default"/>
      </w:rPr>
    </w:lvl>
    <w:lvl w:ilvl="4">
      <w:start w:val="1"/>
      <w:numFmt w:val="lowerLetter"/>
      <w:pStyle w:val="CSNumberedList5"/>
      <w:lvlText w:val="(%5)"/>
      <w:lvlJc w:val="left"/>
      <w:pPr>
        <w:ind w:left="2880" w:hanging="504"/>
      </w:pPr>
      <w:rPr>
        <w:rFonts w:hint="default"/>
      </w:rPr>
    </w:lvl>
    <w:lvl w:ilvl="5">
      <w:start w:val="1"/>
      <w:numFmt w:val="lowerRoman"/>
      <w:pStyle w:val="CSNumberedList6"/>
      <w:lvlText w:val="(%6)"/>
      <w:lvlJc w:val="left"/>
      <w:pPr>
        <w:ind w:left="3456" w:hanging="504"/>
      </w:pPr>
      <w:rPr>
        <w:rFonts w:hint="default"/>
      </w:rPr>
    </w:lvl>
    <w:lvl w:ilvl="6">
      <w:start w:val="1"/>
      <w:numFmt w:val="decimal"/>
      <w:pStyle w:val="CSNumberedList7"/>
      <w:lvlText w:val="%7."/>
      <w:lvlJc w:val="left"/>
      <w:pPr>
        <w:ind w:left="4032" w:hanging="504"/>
      </w:pPr>
      <w:rPr>
        <w:rFonts w:hint="default"/>
      </w:rPr>
    </w:lvl>
    <w:lvl w:ilvl="7">
      <w:start w:val="1"/>
      <w:numFmt w:val="none"/>
      <w:pStyle w:val="CSNumberedList8"/>
      <w:lvlText w:val="%8"/>
      <w:lvlJc w:val="left"/>
      <w:pPr>
        <w:ind w:left="4608" w:hanging="504"/>
      </w:pPr>
      <w:rPr>
        <w:rFonts w:hint="default"/>
      </w:rPr>
    </w:lvl>
    <w:lvl w:ilvl="8">
      <w:start w:val="1"/>
      <w:numFmt w:val="none"/>
      <w:lvlText w:val="%9"/>
      <w:lvlJc w:val="left"/>
      <w:pPr>
        <w:ind w:left="5184" w:hanging="504"/>
      </w:pPr>
      <w:rPr>
        <w:rFonts w:hint="default"/>
      </w:rPr>
    </w:lvl>
  </w:abstractNum>
  <w:abstractNum w:abstractNumId="11" w15:restartNumberingAfterBreak="0">
    <w:nsid w:val="18FE71BE"/>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A05671D"/>
    <w:multiLevelType w:val="multilevel"/>
    <w:tmpl w:val="C424205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1A2F3FEC"/>
    <w:multiLevelType w:val="multilevel"/>
    <w:tmpl w:val="23422156"/>
    <w:numStyleLink w:val="CSBulletedListNoSpace"/>
  </w:abstractNum>
  <w:abstractNum w:abstractNumId="14" w15:restartNumberingAfterBreak="0">
    <w:nsid w:val="1B8C0E5A"/>
    <w:multiLevelType w:val="multilevel"/>
    <w:tmpl w:val="CEC4BBD2"/>
    <w:lvl w:ilvl="0">
      <w:start w:val="1"/>
      <w:numFmt w:val="decimal"/>
      <w:lvlText w:val="%1."/>
      <w:lvlJc w:val="left"/>
      <w:pPr>
        <w:tabs>
          <w:tab w:val="num" w:pos="744"/>
        </w:tabs>
        <w:ind w:left="744" w:hanging="504"/>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64"/>
        </w:tabs>
        <w:ind w:left="1464" w:hanging="504"/>
      </w:pPr>
      <w:rPr>
        <w:rFonts w:hint="default"/>
      </w:rPr>
    </w:lvl>
    <w:lvl w:ilvl="2">
      <w:start w:val="1"/>
      <w:numFmt w:val="lowerRoman"/>
      <w:lvlText w:val="%3."/>
      <w:lvlJc w:val="right"/>
      <w:pPr>
        <w:tabs>
          <w:tab w:val="num" w:pos="2400"/>
        </w:tabs>
        <w:ind w:left="2400" w:hanging="180"/>
      </w:pPr>
      <w:rPr>
        <w:rFonts w:hint="default"/>
      </w:rPr>
    </w:lvl>
    <w:lvl w:ilvl="3">
      <w:start w:val="1"/>
      <w:numFmt w:val="decimal"/>
      <w:lvlText w:val="%4."/>
      <w:lvlJc w:val="left"/>
      <w:pPr>
        <w:tabs>
          <w:tab w:val="num" w:pos="3120"/>
        </w:tabs>
        <w:ind w:left="3120" w:hanging="360"/>
      </w:pPr>
      <w:rPr>
        <w:rFonts w:hint="default"/>
      </w:rPr>
    </w:lvl>
    <w:lvl w:ilvl="4">
      <w:start w:val="1"/>
      <w:numFmt w:val="lowerLetter"/>
      <w:lvlText w:val="%5."/>
      <w:lvlJc w:val="left"/>
      <w:pPr>
        <w:tabs>
          <w:tab w:val="num" w:pos="3840"/>
        </w:tabs>
        <w:ind w:left="3840" w:hanging="360"/>
      </w:pPr>
      <w:rPr>
        <w:rFonts w:hint="default"/>
      </w:rPr>
    </w:lvl>
    <w:lvl w:ilvl="5">
      <w:start w:val="1"/>
      <w:numFmt w:val="lowerRoman"/>
      <w:lvlText w:val="%6."/>
      <w:lvlJc w:val="right"/>
      <w:pPr>
        <w:tabs>
          <w:tab w:val="num" w:pos="4560"/>
        </w:tabs>
        <w:ind w:left="4560" w:hanging="180"/>
      </w:pPr>
      <w:rPr>
        <w:rFonts w:hint="default"/>
      </w:rPr>
    </w:lvl>
    <w:lvl w:ilvl="6">
      <w:start w:val="1"/>
      <w:numFmt w:val="decimal"/>
      <w:lvlText w:val="%7."/>
      <w:lvlJc w:val="left"/>
      <w:pPr>
        <w:tabs>
          <w:tab w:val="num" w:pos="5280"/>
        </w:tabs>
        <w:ind w:left="5280" w:hanging="360"/>
      </w:pPr>
      <w:rPr>
        <w:rFonts w:hint="default"/>
      </w:rPr>
    </w:lvl>
    <w:lvl w:ilvl="7">
      <w:start w:val="1"/>
      <w:numFmt w:val="lowerLetter"/>
      <w:lvlText w:val="%8."/>
      <w:lvlJc w:val="left"/>
      <w:pPr>
        <w:tabs>
          <w:tab w:val="num" w:pos="6000"/>
        </w:tabs>
        <w:ind w:left="6000" w:hanging="360"/>
      </w:pPr>
      <w:rPr>
        <w:rFonts w:hint="default"/>
      </w:rPr>
    </w:lvl>
    <w:lvl w:ilvl="8">
      <w:start w:val="1"/>
      <w:numFmt w:val="lowerRoman"/>
      <w:lvlText w:val="%9."/>
      <w:lvlJc w:val="right"/>
      <w:pPr>
        <w:tabs>
          <w:tab w:val="num" w:pos="6720"/>
        </w:tabs>
        <w:ind w:left="6720" w:hanging="180"/>
      </w:pPr>
      <w:rPr>
        <w:rFonts w:hint="default"/>
      </w:rPr>
    </w:lvl>
  </w:abstractNum>
  <w:abstractNum w:abstractNumId="15" w15:restartNumberingAfterBreak="0">
    <w:nsid w:val="1CCA2C1A"/>
    <w:multiLevelType w:val="multilevel"/>
    <w:tmpl w:val="16201112"/>
    <w:styleLink w:val="CSBulletedList"/>
    <w:lvl w:ilvl="0">
      <w:start w:val="1"/>
      <w:numFmt w:val="bullet"/>
      <w:pStyle w:val="CSBulletedList1"/>
      <w:lvlText w:val=""/>
      <w:lvlJc w:val="left"/>
      <w:pPr>
        <w:ind w:left="504" w:hanging="504"/>
      </w:pPr>
      <w:rPr>
        <w:rFonts w:ascii="Symbol" w:hAnsi="Symbol" w:hint="default"/>
      </w:rPr>
    </w:lvl>
    <w:lvl w:ilvl="1">
      <w:start w:val="1"/>
      <w:numFmt w:val="bullet"/>
      <w:pStyle w:val="CSBulletedList2"/>
      <w:lvlText w:val="o"/>
      <w:lvlJc w:val="left"/>
      <w:pPr>
        <w:ind w:left="1080" w:hanging="504"/>
      </w:pPr>
      <w:rPr>
        <w:rFonts w:ascii="Courier New" w:hAnsi="Courier New" w:hint="default"/>
      </w:rPr>
    </w:lvl>
    <w:lvl w:ilvl="2">
      <w:start w:val="1"/>
      <w:numFmt w:val="bullet"/>
      <w:pStyle w:val="CSBulletedList3"/>
      <w:lvlText w:val=""/>
      <w:lvlJc w:val="left"/>
      <w:pPr>
        <w:ind w:left="1728" w:hanging="576"/>
      </w:pPr>
      <w:rPr>
        <w:rFonts w:ascii="Symbol" w:hAnsi="Symbol" w:hint="default"/>
        <w:color w:val="auto"/>
      </w:rPr>
    </w:lvl>
    <w:lvl w:ilvl="3">
      <w:start w:val="1"/>
      <w:numFmt w:val="bullet"/>
      <w:pStyle w:val="CSBulletedList4"/>
      <w:lvlText w:val="◊"/>
      <w:lvlJc w:val="left"/>
      <w:pPr>
        <w:ind w:left="2304" w:hanging="504"/>
      </w:pPr>
      <w:rPr>
        <w:rFonts w:ascii="Verdana" w:hAnsi="Verdana" w:hint="default"/>
        <w:color w:val="auto"/>
      </w:rPr>
    </w:lvl>
    <w:lvl w:ilvl="4">
      <w:start w:val="1"/>
      <w:numFmt w:val="bullet"/>
      <w:pStyle w:val="CSBulletedList5"/>
      <w:lvlText w:val="▪"/>
      <w:lvlJc w:val="left"/>
      <w:pPr>
        <w:ind w:left="2880" w:hanging="504"/>
      </w:pPr>
      <w:rPr>
        <w:rFonts w:ascii="Verdana" w:hAnsi="Verdana" w:hint="default"/>
      </w:rPr>
    </w:lvl>
    <w:lvl w:ilvl="5">
      <w:start w:val="1"/>
      <w:numFmt w:val="bullet"/>
      <w:pStyle w:val="CSBulletedList6"/>
      <w:lvlText w:val="▫"/>
      <w:lvlJc w:val="left"/>
      <w:pPr>
        <w:ind w:left="3456" w:hanging="504"/>
      </w:pPr>
      <w:rPr>
        <w:rFonts w:ascii="Verdana" w:hAnsi="Verdana" w:hint="default"/>
      </w:rPr>
    </w:lvl>
    <w:lvl w:ilvl="6">
      <w:start w:val="1"/>
      <w:numFmt w:val="none"/>
      <w:pStyle w:val="CSBulletedList7"/>
      <w:lvlText w:val="%7"/>
      <w:lvlJc w:val="left"/>
      <w:pPr>
        <w:ind w:left="4032" w:hanging="504"/>
      </w:pPr>
      <w:rPr>
        <w:rFonts w:hint="default"/>
      </w:rPr>
    </w:lvl>
    <w:lvl w:ilvl="7">
      <w:start w:val="1"/>
      <w:numFmt w:val="none"/>
      <w:pStyle w:val="CSBulletedList8"/>
      <w:lvlText w:val="%8"/>
      <w:lvlJc w:val="left"/>
      <w:pPr>
        <w:ind w:left="4608" w:hanging="504"/>
      </w:pPr>
      <w:rPr>
        <w:rFonts w:hint="default"/>
      </w:rPr>
    </w:lvl>
    <w:lvl w:ilvl="8">
      <w:start w:val="1"/>
      <w:numFmt w:val="none"/>
      <w:lvlText w:val="%9"/>
      <w:lvlJc w:val="left"/>
      <w:pPr>
        <w:ind w:left="5184" w:hanging="504"/>
      </w:pPr>
      <w:rPr>
        <w:rFonts w:hint="default"/>
      </w:rPr>
    </w:lvl>
  </w:abstractNum>
  <w:abstractNum w:abstractNumId="16" w15:restartNumberingAfterBreak="0">
    <w:nsid w:val="2A053E69"/>
    <w:multiLevelType w:val="multilevel"/>
    <w:tmpl w:val="16201112"/>
    <w:numStyleLink w:val="CSBulletedList"/>
  </w:abstractNum>
  <w:abstractNum w:abstractNumId="17" w15:restartNumberingAfterBreak="0">
    <w:nsid w:val="4E722074"/>
    <w:multiLevelType w:val="multilevel"/>
    <w:tmpl w:val="23422156"/>
    <w:numStyleLink w:val="CSBulletedListNoSpace"/>
  </w:abstractNum>
  <w:abstractNum w:abstractNumId="18" w15:restartNumberingAfterBreak="0">
    <w:nsid w:val="6B5C71F4"/>
    <w:multiLevelType w:val="multilevel"/>
    <w:tmpl w:val="23422156"/>
    <w:styleLink w:val="CSBulletedListNoSpace"/>
    <w:lvl w:ilvl="0">
      <w:start w:val="1"/>
      <w:numFmt w:val="bullet"/>
      <w:pStyle w:val="CSBulletedListNoSpace1"/>
      <w:lvlText w:val=""/>
      <w:lvlJc w:val="left"/>
      <w:pPr>
        <w:ind w:left="504" w:hanging="504"/>
      </w:pPr>
      <w:rPr>
        <w:rFonts w:ascii="Symbol" w:hAnsi="Symbol" w:hint="default"/>
      </w:rPr>
    </w:lvl>
    <w:lvl w:ilvl="1">
      <w:start w:val="1"/>
      <w:numFmt w:val="bullet"/>
      <w:pStyle w:val="CSBulletedListNoSpace2"/>
      <w:lvlText w:val="o"/>
      <w:lvlJc w:val="left"/>
      <w:pPr>
        <w:ind w:left="1080" w:hanging="504"/>
      </w:pPr>
      <w:rPr>
        <w:rFonts w:ascii="Courier New" w:hAnsi="Courier New" w:hint="default"/>
      </w:rPr>
    </w:lvl>
    <w:lvl w:ilvl="2">
      <w:start w:val="1"/>
      <w:numFmt w:val="bullet"/>
      <w:pStyle w:val="CSBulletedListNoSpace3"/>
      <w:lvlText w:val=""/>
      <w:lvlJc w:val="left"/>
      <w:pPr>
        <w:ind w:left="1728" w:hanging="576"/>
      </w:pPr>
      <w:rPr>
        <w:rFonts w:ascii="Symbol" w:hAnsi="Symbol" w:hint="default"/>
        <w:color w:val="auto"/>
      </w:rPr>
    </w:lvl>
    <w:lvl w:ilvl="3">
      <w:start w:val="1"/>
      <w:numFmt w:val="bullet"/>
      <w:pStyle w:val="CSBulletedListNoSpace4"/>
      <w:lvlText w:val="◊"/>
      <w:lvlJc w:val="left"/>
      <w:pPr>
        <w:ind w:left="2304" w:hanging="504"/>
      </w:pPr>
      <w:rPr>
        <w:rFonts w:ascii="Verdana" w:hAnsi="Verdana" w:hint="default"/>
      </w:rPr>
    </w:lvl>
    <w:lvl w:ilvl="4">
      <w:start w:val="1"/>
      <w:numFmt w:val="bullet"/>
      <w:pStyle w:val="CSBulletedListNoSpace5"/>
      <w:lvlText w:val="▪"/>
      <w:lvlJc w:val="left"/>
      <w:pPr>
        <w:ind w:left="2880" w:hanging="504"/>
      </w:pPr>
      <w:rPr>
        <w:rFonts w:ascii="Verdana" w:hAnsi="Verdana" w:hint="default"/>
      </w:rPr>
    </w:lvl>
    <w:lvl w:ilvl="5">
      <w:start w:val="1"/>
      <w:numFmt w:val="bullet"/>
      <w:pStyle w:val="CSBulletedListNoSpace6"/>
      <w:lvlText w:val="▫"/>
      <w:lvlJc w:val="left"/>
      <w:pPr>
        <w:ind w:left="3456" w:hanging="504"/>
      </w:pPr>
      <w:rPr>
        <w:rFonts w:ascii="Verdana" w:hAnsi="Verdana" w:hint="default"/>
      </w:rPr>
    </w:lvl>
    <w:lvl w:ilvl="6">
      <w:start w:val="1"/>
      <w:numFmt w:val="none"/>
      <w:pStyle w:val="CSBulletedListNoSpace7"/>
      <w:lvlText w:val="%7"/>
      <w:lvlJc w:val="left"/>
      <w:pPr>
        <w:ind w:left="4032" w:hanging="504"/>
      </w:pPr>
      <w:rPr>
        <w:rFonts w:hint="default"/>
      </w:rPr>
    </w:lvl>
    <w:lvl w:ilvl="7">
      <w:start w:val="1"/>
      <w:numFmt w:val="none"/>
      <w:pStyle w:val="CSBulletedListNoSpace8"/>
      <w:lvlText w:val="%8"/>
      <w:lvlJc w:val="left"/>
      <w:pPr>
        <w:ind w:left="4608" w:hanging="504"/>
      </w:pPr>
      <w:rPr>
        <w:rFonts w:hint="default"/>
      </w:rPr>
    </w:lvl>
    <w:lvl w:ilvl="8">
      <w:start w:val="1"/>
      <w:numFmt w:val="none"/>
      <w:pStyle w:val="CSBulletedListNoSpace9"/>
      <w:lvlText w:val="%9"/>
      <w:lvlJc w:val="left"/>
      <w:pPr>
        <w:ind w:left="5184" w:hanging="504"/>
      </w:pPr>
      <w:rPr>
        <w:rFonts w:hint="default"/>
      </w:rPr>
    </w:lvl>
  </w:abstractNum>
  <w:abstractNum w:abstractNumId="19" w15:restartNumberingAfterBreak="0">
    <w:nsid w:val="6E6C6281"/>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7990687A"/>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D07528E"/>
    <w:multiLevelType w:val="multilevel"/>
    <w:tmpl w:val="16201112"/>
    <w:numStyleLink w:val="CSBulletedList"/>
  </w:abstractNum>
  <w:num w:numId="1">
    <w:abstractNumId w:val="20"/>
  </w:num>
  <w:num w:numId="2">
    <w:abstractNumId w:val="11"/>
  </w:num>
  <w:num w:numId="3">
    <w:abstractNumId w:val="19"/>
  </w:num>
  <w:num w:numId="4">
    <w:abstractNumId w:val="15"/>
  </w:num>
  <w:num w:numId="5">
    <w:abstractNumId w:val="16"/>
  </w:num>
  <w:num w:numId="6">
    <w:abstractNumId w:val="18"/>
  </w:num>
  <w:num w:numId="7">
    <w:abstractNumId w:val="13"/>
  </w:num>
  <w:num w:numId="8">
    <w:abstractNumId w:val="10"/>
  </w:num>
  <w:num w:numId="9">
    <w:abstractNumId w:val="10"/>
  </w:num>
  <w:num w:numId="10">
    <w:abstractNumId w:val="1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 w:numId="24">
    <w:abstractNumId w:val="10"/>
  </w:num>
  <w:num w:numId="25">
    <w:abstractNumId w:val="10"/>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17"/>
  </w:num>
  <w:num w:numId="29">
    <w:abstractNumId w:val="14"/>
  </w:num>
  <w:num w:numId="30">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3746"/>
    <w:rsid w:val="00006316"/>
    <w:rsid w:val="000103CE"/>
    <w:rsid w:val="00014236"/>
    <w:rsid w:val="00014ABF"/>
    <w:rsid w:val="00024925"/>
    <w:rsid w:val="00025074"/>
    <w:rsid w:val="0003400D"/>
    <w:rsid w:val="0003647A"/>
    <w:rsid w:val="00041BCB"/>
    <w:rsid w:val="00044E74"/>
    <w:rsid w:val="000453E1"/>
    <w:rsid w:val="000507C1"/>
    <w:rsid w:val="00052DCE"/>
    <w:rsid w:val="00062B93"/>
    <w:rsid w:val="000656B7"/>
    <w:rsid w:val="00071D40"/>
    <w:rsid w:val="000722F9"/>
    <w:rsid w:val="00073FC4"/>
    <w:rsid w:val="00077682"/>
    <w:rsid w:val="0008117B"/>
    <w:rsid w:val="00090CC2"/>
    <w:rsid w:val="00092FB8"/>
    <w:rsid w:val="000940FB"/>
    <w:rsid w:val="000A1367"/>
    <w:rsid w:val="000A29D1"/>
    <w:rsid w:val="000A3433"/>
    <w:rsid w:val="000A3E9F"/>
    <w:rsid w:val="000A4C21"/>
    <w:rsid w:val="000A6FC7"/>
    <w:rsid w:val="000B3D0D"/>
    <w:rsid w:val="000C15F3"/>
    <w:rsid w:val="000C6946"/>
    <w:rsid w:val="000C6948"/>
    <w:rsid w:val="000D126A"/>
    <w:rsid w:val="000D1D0F"/>
    <w:rsid w:val="000D6131"/>
    <w:rsid w:val="000D72F4"/>
    <w:rsid w:val="000E23C5"/>
    <w:rsid w:val="000F0FDD"/>
    <w:rsid w:val="000F5AEC"/>
    <w:rsid w:val="000F5D2D"/>
    <w:rsid w:val="00101AD0"/>
    <w:rsid w:val="001029C7"/>
    <w:rsid w:val="00111E92"/>
    <w:rsid w:val="00111F87"/>
    <w:rsid w:val="0011425E"/>
    <w:rsid w:val="00114D90"/>
    <w:rsid w:val="00130EBE"/>
    <w:rsid w:val="0013112E"/>
    <w:rsid w:val="001323EC"/>
    <w:rsid w:val="001329E2"/>
    <w:rsid w:val="001508CC"/>
    <w:rsid w:val="0015378A"/>
    <w:rsid w:val="00155BFD"/>
    <w:rsid w:val="00157237"/>
    <w:rsid w:val="00157C44"/>
    <w:rsid w:val="0016613B"/>
    <w:rsid w:val="0017538E"/>
    <w:rsid w:val="00177E81"/>
    <w:rsid w:val="00187C27"/>
    <w:rsid w:val="00192CE1"/>
    <w:rsid w:val="001A42A5"/>
    <w:rsid w:val="001A4D1D"/>
    <w:rsid w:val="001B1165"/>
    <w:rsid w:val="001B303B"/>
    <w:rsid w:val="001B7170"/>
    <w:rsid w:val="001B77EC"/>
    <w:rsid w:val="001C166A"/>
    <w:rsid w:val="001C40CE"/>
    <w:rsid w:val="001D2FBB"/>
    <w:rsid w:val="001D6398"/>
    <w:rsid w:val="001D774A"/>
    <w:rsid w:val="001E1270"/>
    <w:rsid w:val="001E50AD"/>
    <w:rsid w:val="001F2A7A"/>
    <w:rsid w:val="001F2D79"/>
    <w:rsid w:val="001F6E23"/>
    <w:rsid w:val="001F75F9"/>
    <w:rsid w:val="002020A3"/>
    <w:rsid w:val="002113F9"/>
    <w:rsid w:val="00222974"/>
    <w:rsid w:val="00223776"/>
    <w:rsid w:val="00234CF5"/>
    <w:rsid w:val="00243111"/>
    <w:rsid w:val="00250460"/>
    <w:rsid w:val="00250FE5"/>
    <w:rsid w:val="00267BF6"/>
    <w:rsid w:val="00271260"/>
    <w:rsid w:val="0027195D"/>
    <w:rsid w:val="00271E46"/>
    <w:rsid w:val="00272A4B"/>
    <w:rsid w:val="0028701A"/>
    <w:rsid w:val="002878D7"/>
    <w:rsid w:val="002930F0"/>
    <w:rsid w:val="0029313F"/>
    <w:rsid w:val="00295E64"/>
    <w:rsid w:val="00296E30"/>
    <w:rsid w:val="002C0D34"/>
    <w:rsid w:val="002C46C3"/>
    <w:rsid w:val="002C7CD2"/>
    <w:rsid w:val="002D11F4"/>
    <w:rsid w:val="002E30D6"/>
    <w:rsid w:val="002F211F"/>
    <w:rsid w:val="002F27A6"/>
    <w:rsid w:val="002F7084"/>
    <w:rsid w:val="002F78AB"/>
    <w:rsid w:val="003024B8"/>
    <w:rsid w:val="003034AD"/>
    <w:rsid w:val="003038E6"/>
    <w:rsid w:val="00303C19"/>
    <w:rsid w:val="00306F10"/>
    <w:rsid w:val="00310FD0"/>
    <w:rsid w:val="00312415"/>
    <w:rsid w:val="003157D4"/>
    <w:rsid w:val="00331C41"/>
    <w:rsid w:val="00333D65"/>
    <w:rsid w:val="00334786"/>
    <w:rsid w:val="00334C93"/>
    <w:rsid w:val="00337B39"/>
    <w:rsid w:val="003408B4"/>
    <w:rsid w:val="00341508"/>
    <w:rsid w:val="00341F5A"/>
    <w:rsid w:val="00345338"/>
    <w:rsid w:val="00362544"/>
    <w:rsid w:val="0036496A"/>
    <w:rsid w:val="003673FE"/>
    <w:rsid w:val="003716AB"/>
    <w:rsid w:val="00371893"/>
    <w:rsid w:val="003733EE"/>
    <w:rsid w:val="003734E6"/>
    <w:rsid w:val="0037396D"/>
    <w:rsid w:val="00375C98"/>
    <w:rsid w:val="00377868"/>
    <w:rsid w:val="003805A6"/>
    <w:rsid w:val="00383EF7"/>
    <w:rsid w:val="00386F5E"/>
    <w:rsid w:val="00387020"/>
    <w:rsid w:val="00390E40"/>
    <w:rsid w:val="00391EB9"/>
    <w:rsid w:val="003937FA"/>
    <w:rsid w:val="00393EF0"/>
    <w:rsid w:val="003941E7"/>
    <w:rsid w:val="003944B1"/>
    <w:rsid w:val="00396E58"/>
    <w:rsid w:val="003A3E41"/>
    <w:rsid w:val="003A503B"/>
    <w:rsid w:val="003A7144"/>
    <w:rsid w:val="003B0621"/>
    <w:rsid w:val="003B20FB"/>
    <w:rsid w:val="003C1046"/>
    <w:rsid w:val="003C2D63"/>
    <w:rsid w:val="003D3046"/>
    <w:rsid w:val="003D3F98"/>
    <w:rsid w:val="003D6471"/>
    <w:rsid w:val="003E3365"/>
    <w:rsid w:val="003E3B4A"/>
    <w:rsid w:val="003E54A8"/>
    <w:rsid w:val="003E5DF3"/>
    <w:rsid w:val="003E6622"/>
    <w:rsid w:val="003F0C68"/>
    <w:rsid w:val="003F2016"/>
    <w:rsid w:val="003F2614"/>
    <w:rsid w:val="003F3CF5"/>
    <w:rsid w:val="003F41C9"/>
    <w:rsid w:val="003F66F4"/>
    <w:rsid w:val="004006E5"/>
    <w:rsid w:val="004104FA"/>
    <w:rsid w:val="00413687"/>
    <w:rsid w:val="00415045"/>
    <w:rsid w:val="004207BD"/>
    <w:rsid w:val="00420DF7"/>
    <w:rsid w:val="00421D54"/>
    <w:rsid w:val="00423D36"/>
    <w:rsid w:val="004336F1"/>
    <w:rsid w:val="00443704"/>
    <w:rsid w:val="00456F06"/>
    <w:rsid w:val="00460740"/>
    <w:rsid w:val="0046354C"/>
    <w:rsid w:val="00467DBE"/>
    <w:rsid w:val="00471804"/>
    <w:rsid w:val="00473675"/>
    <w:rsid w:val="00476CC6"/>
    <w:rsid w:val="004945ED"/>
    <w:rsid w:val="0049657F"/>
    <w:rsid w:val="0049744C"/>
    <w:rsid w:val="00497CCE"/>
    <w:rsid w:val="004A1D97"/>
    <w:rsid w:val="004A38F7"/>
    <w:rsid w:val="004A4B8F"/>
    <w:rsid w:val="004A6AD9"/>
    <w:rsid w:val="004B168D"/>
    <w:rsid w:val="004B4059"/>
    <w:rsid w:val="004B5BEF"/>
    <w:rsid w:val="004D0B28"/>
    <w:rsid w:val="004D11F3"/>
    <w:rsid w:val="004D67D3"/>
    <w:rsid w:val="004E4534"/>
    <w:rsid w:val="004F06F3"/>
    <w:rsid w:val="004F7127"/>
    <w:rsid w:val="004F79D7"/>
    <w:rsid w:val="0050277C"/>
    <w:rsid w:val="0050304D"/>
    <w:rsid w:val="005114D6"/>
    <w:rsid w:val="005123B1"/>
    <w:rsid w:val="00513F93"/>
    <w:rsid w:val="005164DF"/>
    <w:rsid w:val="0052654C"/>
    <w:rsid w:val="00527A48"/>
    <w:rsid w:val="00535E4B"/>
    <w:rsid w:val="00541DE8"/>
    <w:rsid w:val="00545C9F"/>
    <w:rsid w:val="005565FF"/>
    <w:rsid w:val="005625B0"/>
    <w:rsid w:val="00562BB8"/>
    <w:rsid w:val="00564471"/>
    <w:rsid w:val="00565B56"/>
    <w:rsid w:val="00575D84"/>
    <w:rsid w:val="005769E4"/>
    <w:rsid w:val="00576A0E"/>
    <w:rsid w:val="00580F02"/>
    <w:rsid w:val="00581413"/>
    <w:rsid w:val="0058276B"/>
    <w:rsid w:val="00587877"/>
    <w:rsid w:val="00595873"/>
    <w:rsid w:val="005A48DA"/>
    <w:rsid w:val="005A5ACF"/>
    <w:rsid w:val="005C0079"/>
    <w:rsid w:val="005C2F05"/>
    <w:rsid w:val="005D0B29"/>
    <w:rsid w:val="005D0C52"/>
    <w:rsid w:val="005D3658"/>
    <w:rsid w:val="005D56FE"/>
    <w:rsid w:val="005E0054"/>
    <w:rsid w:val="005E6005"/>
    <w:rsid w:val="005F202C"/>
    <w:rsid w:val="005F3AB7"/>
    <w:rsid w:val="005F5642"/>
    <w:rsid w:val="00603D81"/>
    <w:rsid w:val="00604EF9"/>
    <w:rsid w:val="00606C9E"/>
    <w:rsid w:val="00614845"/>
    <w:rsid w:val="00615F64"/>
    <w:rsid w:val="00623BB8"/>
    <w:rsid w:val="00624CAA"/>
    <w:rsid w:val="00624D5A"/>
    <w:rsid w:val="00636730"/>
    <w:rsid w:val="00662A12"/>
    <w:rsid w:val="006711D6"/>
    <w:rsid w:val="00676463"/>
    <w:rsid w:val="00676AC5"/>
    <w:rsid w:val="00685AE7"/>
    <w:rsid w:val="006875B0"/>
    <w:rsid w:val="00691027"/>
    <w:rsid w:val="00693BB4"/>
    <w:rsid w:val="00697DD6"/>
    <w:rsid w:val="006A36D9"/>
    <w:rsid w:val="006A4356"/>
    <w:rsid w:val="006A4829"/>
    <w:rsid w:val="006A6A52"/>
    <w:rsid w:val="006A78E2"/>
    <w:rsid w:val="006B0731"/>
    <w:rsid w:val="006B0EF9"/>
    <w:rsid w:val="006B53BA"/>
    <w:rsid w:val="006D5FF7"/>
    <w:rsid w:val="006E06D6"/>
    <w:rsid w:val="006E2D38"/>
    <w:rsid w:val="006F17A5"/>
    <w:rsid w:val="00705B9B"/>
    <w:rsid w:val="007257AA"/>
    <w:rsid w:val="00725CA3"/>
    <w:rsid w:val="0073201B"/>
    <w:rsid w:val="0073655B"/>
    <w:rsid w:val="00736A7E"/>
    <w:rsid w:val="0074081E"/>
    <w:rsid w:val="00740A13"/>
    <w:rsid w:val="0074564B"/>
    <w:rsid w:val="007457A9"/>
    <w:rsid w:val="007464AC"/>
    <w:rsid w:val="0075166C"/>
    <w:rsid w:val="00751ED7"/>
    <w:rsid w:val="00752666"/>
    <w:rsid w:val="00753DB8"/>
    <w:rsid w:val="007550B2"/>
    <w:rsid w:val="007658ED"/>
    <w:rsid w:val="00765BE5"/>
    <w:rsid w:val="007669AD"/>
    <w:rsid w:val="00771AD9"/>
    <w:rsid w:val="007727FD"/>
    <w:rsid w:val="00772C93"/>
    <w:rsid w:val="00772CB8"/>
    <w:rsid w:val="00782EE9"/>
    <w:rsid w:val="00783DD1"/>
    <w:rsid w:val="00790B50"/>
    <w:rsid w:val="00791A01"/>
    <w:rsid w:val="0079297E"/>
    <w:rsid w:val="00793F26"/>
    <w:rsid w:val="007A74B8"/>
    <w:rsid w:val="007B37A5"/>
    <w:rsid w:val="007B7A08"/>
    <w:rsid w:val="007B7FDD"/>
    <w:rsid w:val="007C3052"/>
    <w:rsid w:val="007C6A4B"/>
    <w:rsid w:val="007D5082"/>
    <w:rsid w:val="007D5965"/>
    <w:rsid w:val="007F0FC8"/>
    <w:rsid w:val="007F2E79"/>
    <w:rsid w:val="007F3454"/>
    <w:rsid w:val="008019EA"/>
    <w:rsid w:val="008037F2"/>
    <w:rsid w:val="008106D4"/>
    <w:rsid w:val="008108B1"/>
    <w:rsid w:val="00810B41"/>
    <w:rsid w:val="00811313"/>
    <w:rsid w:val="00812C85"/>
    <w:rsid w:val="00813CBC"/>
    <w:rsid w:val="00815659"/>
    <w:rsid w:val="008234E3"/>
    <w:rsid w:val="0082750B"/>
    <w:rsid w:val="00827D01"/>
    <w:rsid w:val="008341B2"/>
    <w:rsid w:val="00840305"/>
    <w:rsid w:val="00840E09"/>
    <w:rsid w:val="00846EF9"/>
    <w:rsid w:val="0085265B"/>
    <w:rsid w:val="008618DD"/>
    <w:rsid w:val="00863C11"/>
    <w:rsid w:val="00863E25"/>
    <w:rsid w:val="0086693C"/>
    <w:rsid w:val="00870FCC"/>
    <w:rsid w:val="00874F02"/>
    <w:rsid w:val="00874F89"/>
    <w:rsid w:val="00882779"/>
    <w:rsid w:val="00883AAD"/>
    <w:rsid w:val="0089008D"/>
    <w:rsid w:val="00896547"/>
    <w:rsid w:val="008A2569"/>
    <w:rsid w:val="008A3080"/>
    <w:rsid w:val="008A3B5A"/>
    <w:rsid w:val="008A69EC"/>
    <w:rsid w:val="008B0DA1"/>
    <w:rsid w:val="008B2BC2"/>
    <w:rsid w:val="008B3ADD"/>
    <w:rsid w:val="008B4665"/>
    <w:rsid w:val="008C2D68"/>
    <w:rsid w:val="008C3107"/>
    <w:rsid w:val="008C4994"/>
    <w:rsid w:val="008D5DFB"/>
    <w:rsid w:val="008E153F"/>
    <w:rsid w:val="008E18EC"/>
    <w:rsid w:val="008E1E8D"/>
    <w:rsid w:val="008E3382"/>
    <w:rsid w:val="008E75FD"/>
    <w:rsid w:val="008E7FCD"/>
    <w:rsid w:val="008F2BD7"/>
    <w:rsid w:val="008F66CB"/>
    <w:rsid w:val="00903833"/>
    <w:rsid w:val="00910F53"/>
    <w:rsid w:val="00913C6B"/>
    <w:rsid w:val="0092121D"/>
    <w:rsid w:val="0093393B"/>
    <w:rsid w:val="009372AF"/>
    <w:rsid w:val="0094012D"/>
    <w:rsid w:val="00942A79"/>
    <w:rsid w:val="00943DC2"/>
    <w:rsid w:val="0095168B"/>
    <w:rsid w:val="009551BF"/>
    <w:rsid w:val="00956788"/>
    <w:rsid w:val="00962474"/>
    <w:rsid w:val="009650B1"/>
    <w:rsid w:val="00966646"/>
    <w:rsid w:val="0097741F"/>
    <w:rsid w:val="00977996"/>
    <w:rsid w:val="009A49B7"/>
    <w:rsid w:val="009B02F5"/>
    <w:rsid w:val="009B0A48"/>
    <w:rsid w:val="009B1E07"/>
    <w:rsid w:val="009B6DD1"/>
    <w:rsid w:val="009C530F"/>
    <w:rsid w:val="009C696E"/>
    <w:rsid w:val="009C69D8"/>
    <w:rsid w:val="009D3746"/>
    <w:rsid w:val="009E03F4"/>
    <w:rsid w:val="009F33EE"/>
    <w:rsid w:val="009F3C57"/>
    <w:rsid w:val="009F47F1"/>
    <w:rsid w:val="009F481F"/>
    <w:rsid w:val="00A04789"/>
    <w:rsid w:val="00A12E70"/>
    <w:rsid w:val="00A141BE"/>
    <w:rsid w:val="00A224B0"/>
    <w:rsid w:val="00A22706"/>
    <w:rsid w:val="00A234EB"/>
    <w:rsid w:val="00A24A57"/>
    <w:rsid w:val="00A25E00"/>
    <w:rsid w:val="00A27D7E"/>
    <w:rsid w:val="00A307F2"/>
    <w:rsid w:val="00A30A4B"/>
    <w:rsid w:val="00A31B7D"/>
    <w:rsid w:val="00A33212"/>
    <w:rsid w:val="00A34538"/>
    <w:rsid w:val="00A402E5"/>
    <w:rsid w:val="00A41BFE"/>
    <w:rsid w:val="00A429F7"/>
    <w:rsid w:val="00A42FB5"/>
    <w:rsid w:val="00A44338"/>
    <w:rsid w:val="00A455C5"/>
    <w:rsid w:val="00A460A7"/>
    <w:rsid w:val="00A470FB"/>
    <w:rsid w:val="00A51CD1"/>
    <w:rsid w:val="00A52D30"/>
    <w:rsid w:val="00A57FED"/>
    <w:rsid w:val="00A6069F"/>
    <w:rsid w:val="00A67124"/>
    <w:rsid w:val="00A674D0"/>
    <w:rsid w:val="00A70AB8"/>
    <w:rsid w:val="00A710AB"/>
    <w:rsid w:val="00A750A1"/>
    <w:rsid w:val="00A90A85"/>
    <w:rsid w:val="00A91C99"/>
    <w:rsid w:val="00A97770"/>
    <w:rsid w:val="00AA03A9"/>
    <w:rsid w:val="00AA0F09"/>
    <w:rsid w:val="00AA274C"/>
    <w:rsid w:val="00AA3C17"/>
    <w:rsid w:val="00AA3D7E"/>
    <w:rsid w:val="00AB0CBD"/>
    <w:rsid w:val="00AB1AC3"/>
    <w:rsid w:val="00AC15B5"/>
    <w:rsid w:val="00AC7F60"/>
    <w:rsid w:val="00AD324B"/>
    <w:rsid w:val="00AD52DE"/>
    <w:rsid w:val="00AE23F0"/>
    <w:rsid w:val="00AE44D6"/>
    <w:rsid w:val="00AF015B"/>
    <w:rsid w:val="00AF6B1A"/>
    <w:rsid w:val="00B07F56"/>
    <w:rsid w:val="00B10267"/>
    <w:rsid w:val="00B113EA"/>
    <w:rsid w:val="00B1246F"/>
    <w:rsid w:val="00B13D89"/>
    <w:rsid w:val="00B2478B"/>
    <w:rsid w:val="00B27C4D"/>
    <w:rsid w:val="00B301FF"/>
    <w:rsid w:val="00B33F1D"/>
    <w:rsid w:val="00B34F15"/>
    <w:rsid w:val="00B351C4"/>
    <w:rsid w:val="00B36E28"/>
    <w:rsid w:val="00B43C18"/>
    <w:rsid w:val="00B47CFF"/>
    <w:rsid w:val="00B51AD9"/>
    <w:rsid w:val="00B525B8"/>
    <w:rsid w:val="00B53C6E"/>
    <w:rsid w:val="00B76E9C"/>
    <w:rsid w:val="00B80998"/>
    <w:rsid w:val="00B80BCC"/>
    <w:rsid w:val="00B81FE9"/>
    <w:rsid w:val="00B82522"/>
    <w:rsid w:val="00B8492C"/>
    <w:rsid w:val="00B87A6B"/>
    <w:rsid w:val="00B90868"/>
    <w:rsid w:val="00B90A5A"/>
    <w:rsid w:val="00B92F19"/>
    <w:rsid w:val="00BA09A8"/>
    <w:rsid w:val="00BA0A96"/>
    <w:rsid w:val="00BA175A"/>
    <w:rsid w:val="00BA36D3"/>
    <w:rsid w:val="00BB226E"/>
    <w:rsid w:val="00BC6FF5"/>
    <w:rsid w:val="00BD2208"/>
    <w:rsid w:val="00BF21F4"/>
    <w:rsid w:val="00BF23EF"/>
    <w:rsid w:val="00BF3D6C"/>
    <w:rsid w:val="00BF6221"/>
    <w:rsid w:val="00C019E6"/>
    <w:rsid w:val="00C0249A"/>
    <w:rsid w:val="00C04C6F"/>
    <w:rsid w:val="00C10023"/>
    <w:rsid w:val="00C1277D"/>
    <w:rsid w:val="00C15A4A"/>
    <w:rsid w:val="00C17012"/>
    <w:rsid w:val="00C17F0E"/>
    <w:rsid w:val="00C23117"/>
    <w:rsid w:val="00C30038"/>
    <w:rsid w:val="00C32454"/>
    <w:rsid w:val="00C34559"/>
    <w:rsid w:val="00C42197"/>
    <w:rsid w:val="00C5215A"/>
    <w:rsid w:val="00C6041A"/>
    <w:rsid w:val="00C663A7"/>
    <w:rsid w:val="00C759C7"/>
    <w:rsid w:val="00C76BB0"/>
    <w:rsid w:val="00C77AF6"/>
    <w:rsid w:val="00C804BE"/>
    <w:rsid w:val="00C91700"/>
    <w:rsid w:val="00C97914"/>
    <w:rsid w:val="00CA08AC"/>
    <w:rsid w:val="00CA3267"/>
    <w:rsid w:val="00CA54CD"/>
    <w:rsid w:val="00CB4DDB"/>
    <w:rsid w:val="00CB567E"/>
    <w:rsid w:val="00CB6968"/>
    <w:rsid w:val="00CC147C"/>
    <w:rsid w:val="00CC48AB"/>
    <w:rsid w:val="00CC5C3A"/>
    <w:rsid w:val="00CD11E6"/>
    <w:rsid w:val="00CD4238"/>
    <w:rsid w:val="00CD6E89"/>
    <w:rsid w:val="00CE5195"/>
    <w:rsid w:val="00CF2B93"/>
    <w:rsid w:val="00CF32C0"/>
    <w:rsid w:val="00CF34C0"/>
    <w:rsid w:val="00D03194"/>
    <w:rsid w:val="00D03E46"/>
    <w:rsid w:val="00D078A0"/>
    <w:rsid w:val="00D125EF"/>
    <w:rsid w:val="00D175D9"/>
    <w:rsid w:val="00D22083"/>
    <w:rsid w:val="00D242B3"/>
    <w:rsid w:val="00D416DA"/>
    <w:rsid w:val="00D41DE2"/>
    <w:rsid w:val="00D45FF8"/>
    <w:rsid w:val="00D470F3"/>
    <w:rsid w:val="00D525D3"/>
    <w:rsid w:val="00D5506E"/>
    <w:rsid w:val="00D60569"/>
    <w:rsid w:val="00D65999"/>
    <w:rsid w:val="00D7369C"/>
    <w:rsid w:val="00D76153"/>
    <w:rsid w:val="00D762FD"/>
    <w:rsid w:val="00D810B2"/>
    <w:rsid w:val="00D8264D"/>
    <w:rsid w:val="00D87593"/>
    <w:rsid w:val="00D901E0"/>
    <w:rsid w:val="00D96550"/>
    <w:rsid w:val="00DB047D"/>
    <w:rsid w:val="00DB0E2E"/>
    <w:rsid w:val="00DB78B0"/>
    <w:rsid w:val="00DB7EEF"/>
    <w:rsid w:val="00DC0012"/>
    <w:rsid w:val="00DD02FE"/>
    <w:rsid w:val="00DD0372"/>
    <w:rsid w:val="00DD6EC7"/>
    <w:rsid w:val="00DE59AB"/>
    <w:rsid w:val="00DF387C"/>
    <w:rsid w:val="00E0312B"/>
    <w:rsid w:val="00E03A3E"/>
    <w:rsid w:val="00E06E35"/>
    <w:rsid w:val="00E10A90"/>
    <w:rsid w:val="00E12621"/>
    <w:rsid w:val="00E14AAD"/>
    <w:rsid w:val="00E1573C"/>
    <w:rsid w:val="00E162D7"/>
    <w:rsid w:val="00E17164"/>
    <w:rsid w:val="00E277CA"/>
    <w:rsid w:val="00E3257B"/>
    <w:rsid w:val="00E36528"/>
    <w:rsid w:val="00E373C8"/>
    <w:rsid w:val="00E405C8"/>
    <w:rsid w:val="00E51930"/>
    <w:rsid w:val="00E529D6"/>
    <w:rsid w:val="00E54363"/>
    <w:rsid w:val="00E573B9"/>
    <w:rsid w:val="00E57DD0"/>
    <w:rsid w:val="00E623ED"/>
    <w:rsid w:val="00E62558"/>
    <w:rsid w:val="00E67779"/>
    <w:rsid w:val="00E75D46"/>
    <w:rsid w:val="00E77F64"/>
    <w:rsid w:val="00E84B90"/>
    <w:rsid w:val="00E906B2"/>
    <w:rsid w:val="00E90DBA"/>
    <w:rsid w:val="00E94E78"/>
    <w:rsid w:val="00EA0D10"/>
    <w:rsid w:val="00EA70B7"/>
    <w:rsid w:val="00EB3082"/>
    <w:rsid w:val="00EB3F56"/>
    <w:rsid w:val="00EB3FC4"/>
    <w:rsid w:val="00EB4890"/>
    <w:rsid w:val="00EC2357"/>
    <w:rsid w:val="00EC59E8"/>
    <w:rsid w:val="00EC778F"/>
    <w:rsid w:val="00ED2055"/>
    <w:rsid w:val="00ED504C"/>
    <w:rsid w:val="00ED6706"/>
    <w:rsid w:val="00EE1B00"/>
    <w:rsid w:val="00EE32E5"/>
    <w:rsid w:val="00EE6661"/>
    <w:rsid w:val="00EE6C59"/>
    <w:rsid w:val="00EF0967"/>
    <w:rsid w:val="00EF3709"/>
    <w:rsid w:val="00F12484"/>
    <w:rsid w:val="00F3589B"/>
    <w:rsid w:val="00F376CC"/>
    <w:rsid w:val="00F4147C"/>
    <w:rsid w:val="00F4306B"/>
    <w:rsid w:val="00F50AE6"/>
    <w:rsid w:val="00F515C5"/>
    <w:rsid w:val="00F51ACC"/>
    <w:rsid w:val="00F533BC"/>
    <w:rsid w:val="00F6143C"/>
    <w:rsid w:val="00F6318B"/>
    <w:rsid w:val="00F66505"/>
    <w:rsid w:val="00F672D4"/>
    <w:rsid w:val="00F8269F"/>
    <w:rsid w:val="00F85AFC"/>
    <w:rsid w:val="00F90ABE"/>
    <w:rsid w:val="00F94FD0"/>
    <w:rsid w:val="00F970D9"/>
    <w:rsid w:val="00FA0BA2"/>
    <w:rsid w:val="00FA2C78"/>
    <w:rsid w:val="00FA3FB8"/>
    <w:rsid w:val="00FB75F7"/>
    <w:rsid w:val="00FC5B0A"/>
    <w:rsid w:val="00FD28D9"/>
    <w:rsid w:val="00FE0249"/>
    <w:rsid w:val="00FE0E9F"/>
    <w:rsid w:val="00FE103F"/>
    <w:rsid w:val="00FE1636"/>
    <w:rsid w:val="00FE21BC"/>
    <w:rsid w:val="00FE51D1"/>
    <w:rsid w:val="00FE6B12"/>
    <w:rsid w:val="00FF102F"/>
    <w:rsid w:val="00FF296E"/>
    <w:rsid w:val="00FF3927"/>
    <w:rsid w:val="00FF5CD7"/>
    <w:rsid w:val="00FF7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4EEC2B9B"/>
  <w15:docId w15:val="{65FE3BEA-DB0A-4A79-A5FA-2CF299523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Times New Roman" w:hAnsi="Verdana" w:cs="Times New Roman"/>
        <w:sz w:val="22"/>
        <w:szCs w:val="22"/>
        <w:lang w:val="en-US" w:eastAsia="en-US" w:bidi="ar-SA"/>
      </w:rPr>
    </w:rPrDefault>
    <w:pPrDefault>
      <w:pPr>
        <w:spacing w:after="220"/>
      </w:pPr>
    </w:pPrDefault>
  </w:docDefaults>
  <w:latentStyles w:defLockedState="0" w:defUIPriority="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qFormat="1"/>
    <w:lsdException w:name="heading 7" w:semiHidden="1"/>
    <w:lsdException w:name="heading 8" w:semiHidden="1"/>
    <w:lsdException w:name="heading 9" w:semiHidden="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nhideWhenUsed="1"/>
    <w:lsdException w:name="List 2" w:semiHidden="1" w:unhideWhenUsed="1"/>
    <w:lsdException w:name="List 3" w:semiHidden="1" w:unhideWhenUsed="1"/>
    <w:lsdException w:name="List 4" w:unhideWhenUsed="1"/>
    <w:lsdException w:name="List 5"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nhideWhenUsed="1"/>
    <w:lsdException w:name="Salutation"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nhideWhenUsed="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iPriority="99"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0"/>
    <w:lsdException w:name="Table Theme" w:semiHidden="1" w:uiPriority="0" w:unhideWhenUsed="1"/>
    <w:lsdException w:name="Placeholder Text" w:semiHidden="1" w:uiPriority="99"/>
    <w:lsdException w:name="No Spacing"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unhideWhenUsed="1" w:qFormat="1"/>
    <w:lsdException w:name="Quote" w:uiPriority="29" w:unhideWhenUsed="1"/>
    <w:lsdException w:name="Intense Quote"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unhideWhenUsed="1"/>
    <w:lsdException w:name="Intense Emphasis" w:uiPriority="21" w:unhideWhenUsed="1"/>
    <w:lsdException w:name="Subtle Reference" w:uiPriority="31" w:unhideWhenUsed="1"/>
    <w:lsdException w:name="Intense Reference" w:uiPriority="32" w:unhideWhenUsed="1"/>
    <w:lsdException w:name="Book Title"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3C6E"/>
    <w:rPr>
      <w:rFonts w:cs="Arial"/>
      <w:szCs w:val="24"/>
    </w:rPr>
  </w:style>
  <w:style w:type="paragraph" w:styleId="Heading1">
    <w:name w:val="heading 1"/>
    <w:basedOn w:val="Normal"/>
    <w:next w:val="Normal"/>
    <w:qFormat/>
    <w:rsid w:val="00B53C6E"/>
    <w:pPr>
      <w:keepNext/>
      <w:spacing w:before="180" w:after="120"/>
      <w:outlineLvl w:val="0"/>
    </w:pPr>
    <w:rPr>
      <w:b/>
      <w:bCs/>
      <w:kern w:val="32"/>
      <w:sz w:val="32"/>
      <w:szCs w:val="32"/>
    </w:rPr>
  </w:style>
  <w:style w:type="paragraph" w:styleId="Heading2">
    <w:name w:val="heading 2"/>
    <w:basedOn w:val="Normal"/>
    <w:next w:val="Normal"/>
    <w:link w:val="Heading2Char"/>
    <w:qFormat/>
    <w:rsid w:val="00B53C6E"/>
    <w:pPr>
      <w:keepNext/>
      <w:spacing w:before="180" w:after="120"/>
      <w:outlineLvl w:val="1"/>
    </w:pPr>
    <w:rPr>
      <w:b/>
      <w:bCs/>
      <w:iCs/>
      <w:sz w:val="26"/>
      <w:szCs w:val="28"/>
    </w:rPr>
  </w:style>
  <w:style w:type="paragraph" w:styleId="Heading3">
    <w:name w:val="heading 3"/>
    <w:basedOn w:val="Normal"/>
    <w:next w:val="Normal"/>
    <w:link w:val="Heading3Char"/>
    <w:qFormat/>
    <w:rsid w:val="00B53C6E"/>
    <w:pPr>
      <w:keepNext/>
      <w:spacing w:before="120" w:after="60"/>
      <w:outlineLvl w:val="2"/>
    </w:pPr>
    <w:rPr>
      <w:b/>
      <w:bCs/>
      <w:sz w:val="24"/>
      <w:szCs w:val="26"/>
    </w:rPr>
  </w:style>
  <w:style w:type="paragraph" w:styleId="Heading4">
    <w:name w:val="heading 4"/>
    <w:basedOn w:val="Normal"/>
    <w:next w:val="Normal"/>
    <w:uiPriority w:val="9"/>
    <w:semiHidden/>
    <w:rsid w:val="00B53C6E"/>
    <w:pPr>
      <w:keepNext/>
      <w:spacing w:before="240" w:after="60" w:line="252" w:lineRule="auto"/>
      <w:jc w:val="both"/>
      <w:outlineLvl w:val="3"/>
    </w:pPr>
    <w:rPr>
      <w:rFonts w:cs="Times New Roman"/>
      <w:b/>
      <w:bCs/>
      <w:szCs w:val="28"/>
    </w:rPr>
  </w:style>
  <w:style w:type="paragraph" w:styleId="Heading5">
    <w:name w:val="heading 5"/>
    <w:basedOn w:val="Normal"/>
    <w:next w:val="Normal"/>
    <w:uiPriority w:val="9"/>
    <w:semiHidden/>
    <w:rsid w:val="00B53C6E"/>
    <w:pPr>
      <w:numPr>
        <w:ilvl w:val="4"/>
        <w:numId w:val="10"/>
      </w:numPr>
      <w:spacing w:before="240" w:after="60" w:line="252" w:lineRule="auto"/>
      <w:jc w:val="both"/>
      <w:outlineLvl w:val="4"/>
    </w:pPr>
    <w:rPr>
      <w:rFonts w:cs="Times New Roman"/>
      <w:b/>
      <w:bCs/>
      <w:i/>
      <w:iCs/>
      <w:sz w:val="26"/>
      <w:szCs w:val="26"/>
    </w:rPr>
  </w:style>
  <w:style w:type="paragraph" w:styleId="Heading6">
    <w:name w:val="heading 6"/>
    <w:basedOn w:val="Normal"/>
    <w:next w:val="Normal"/>
    <w:uiPriority w:val="9"/>
    <w:semiHidden/>
    <w:rsid w:val="00B53C6E"/>
    <w:pPr>
      <w:numPr>
        <w:ilvl w:val="5"/>
        <w:numId w:val="10"/>
      </w:numPr>
      <w:spacing w:before="240" w:after="60" w:line="252" w:lineRule="auto"/>
      <w:jc w:val="both"/>
      <w:outlineLvl w:val="5"/>
    </w:pPr>
    <w:rPr>
      <w:rFonts w:ascii="Times New Roman" w:hAnsi="Times New Roman" w:cs="Times New Roman"/>
      <w:b/>
      <w:bCs/>
      <w:szCs w:val="22"/>
    </w:rPr>
  </w:style>
  <w:style w:type="paragraph" w:styleId="Heading7">
    <w:name w:val="heading 7"/>
    <w:basedOn w:val="Normal"/>
    <w:next w:val="Normal"/>
    <w:uiPriority w:val="9"/>
    <w:semiHidden/>
    <w:rsid w:val="00B53C6E"/>
    <w:pPr>
      <w:numPr>
        <w:ilvl w:val="6"/>
        <w:numId w:val="10"/>
      </w:numPr>
      <w:spacing w:before="240" w:after="60" w:line="252" w:lineRule="auto"/>
      <w:jc w:val="both"/>
      <w:outlineLvl w:val="6"/>
    </w:pPr>
    <w:rPr>
      <w:rFonts w:ascii="Times New Roman" w:hAnsi="Times New Roman" w:cs="Times New Roman"/>
    </w:rPr>
  </w:style>
  <w:style w:type="paragraph" w:styleId="Heading8">
    <w:name w:val="heading 8"/>
    <w:basedOn w:val="Normal"/>
    <w:next w:val="Normal"/>
    <w:uiPriority w:val="9"/>
    <w:semiHidden/>
    <w:rsid w:val="00B53C6E"/>
    <w:pPr>
      <w:numPr>
        <w:ilvl w:val="7"/>
        <w:numId w:val="10"/>
      </w:numPr>
      <w:spacing w:before="240" w:after="60" w:line="252" w:lineRule="auto"/>
      <w:jc w:val="both"/>
      <w:outlineLvl w:val="7"/>
    </w:pPr>
    <w:rPr>
      <w:rFonts w:ascii="Times New Roman" w:hAnsi="Times New Roman" w:cs="Times New Roman"/>
      <w:i/>
      <w:iCs/>
    </w:rPr>
  </w:style>
  <w:style w:type="paragraph" w:styleId="Heading9">
    <w:name w:val="heading 9"/>
    <w:basedOn w:val="Normal"/>
    <w:next w:val="Normal"/>
    <w:uiPriority w:val="9"/>
    <w:semiHidden/>
    <w:rsid w:val="00B53C6E"/>
    <w:pPr>
      <w:numPr>
        <w:ilvl w:val="8"/>
        <w:numId w:val="10"/>
      </w:numPr>
      <w:spacing w:before="240" w:after="60" w:line="252" w:lineRule="auto"/>
      <w:jc w:val="both"/>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53C6E"/>
    <w:rPr>
      <w:rFonts w:cs="Arial"/>
      <w:b/>
      <w:bCs/>
      <w:iCs/>
      <w:sz w:val="26"/>
      <w:szCs w:val="28"/>
    </w:rPr>
  </w:style>
  <w:style w:type="numbering" w:customStyle="1" w:styleId="CSBulletedList">
    <w:name w:val="CS Bulleted List"/>
    <w:uiPriority w:val="99"/>
    <w:rsid w:val="00B53C6E"/>
    <w:pPr>
      <w:numPr>
        <w:numId w:val="4"/>
      </w:numPr>
    </w:pPr>
  </w:style>
  <w:style w:type="character" w:customStyle="1" w:styleId="CSButtonKey">
    <w:name w:val="CS Button/Key"/>
    <w:uiPriority w:val="1"/>
    <w:qFormat/>
    <w:rsid w:val="00B53C6E"/>
    <w:rPr>
      <w:b/>
      <w:smallCaps/>
      <w:bdr w:val="single" w:sz="4" w:space="0" w:color="auto" w:shadow="1"/>
    </w:rPr>
  </w:style>
  <w:style w:type="paragraph" w:customStyle="1" w:styleId="CSCaption">
    <w:name w:val="CS Caption"/>
    <w:basedOn w:val="Normal"/>
    <w:uiPriority w:val="1"/>
    <w:unhideWhenUsed/>
    <w:qFormat/>
    <w:rsid w:val="00B53C6E"/>
    <w:pPr>
      <w:spacing w:line="252" w:lineRule="auto"/>
    </w:pPr>
    <w:rPr>
      <w:rFonts w:cs="Times New Roman"/>
      <w:b/>
      <w:sz w:val="20"/>
      <w:szCs w:val="20"/>
    </w:rPr>
  </w:style>
  <w:style w:type="character" w:customStyle="1" w:styleId="CSVariableCellFieldName">
    <w:name w:val="CS Variable/Cell/Field Name"/>
    <w:basedOn w:val="DefaultParagraphFont"/>
    <w:uiPriority w:val="1"/>
    <w:qFormat/>
    <w:rsid w:val="00B53C6E"/>
    <w:rPr>
      <w:b/>
    </w:rPr>
  </w:style>
  <w:style w:type="character" w:customStyle="1" w:styleId="CSDialogBoxOption">
    <w:name w:val="CS Dialog Box Option"/>
    <w:basedOn w:val="DefaultParagraphFont"/>
    <w:uiPriority w:val="1"/>
    <w:qFormat/>
    <w:rsid w:val="00B53C6E"/>
    <w:rPr>
      <w:b/>
      <w:i/>
    </w:rPr>
  </w:style>
  <w:style w:type="character" w:customStyle="1" w:styleId="CSDialogBoxToolbar">
    <w:name w:val="CS Dialog Box/Toolbar"/>
    <w:uiPriority w:val="1"/>
    <w:qFormat/>
    <w:rsid w:val="00B53C6E"/>
    <w:rPr>
      <w:smallCaps/>
    </w:rPr>
  </w:style>
  <w:style w:type="character" w:customStyle="1" w:styleId="CSDialogBoxValue">
    <w:name w:val="CS Dialog Box Value"/>
    <w:basedOn w:val="DefaultParagraphFont"/>
    <w:uiPriority w:val="1"/>
    <w:qFormat/>
    <w:rsid w:val="00B53C6E"/>
    <w:rPr>
      <w:i/>
    </w:rPr>
  </w:style>
  <w:style w:type="character" w:customStyle="1" w:styleId="CSFilename">
    <w:name w:val="CS Filename"/>
    <w:basedOn w:val="DefaultParagraphFont"/>
    <w:uiPriority w:val="1"/>
    <w:qFormat/>
    <w:rsid w:val="00B53C6E"/>
    <w:rPr>
      <w:b/>
    </w:rPr>
  </w:style>
  <w:style w:type="character" w:customStyle="1" w:styleId="CSFilenameExample">
    <w:name w:val="CS Filename Example"/>
    <w:basedOn w:val="CSFilename"/>
    <w:uiPriority w:val="1"/>
    <w:qFormat/>
    <w:rsid w:val="00B53C6E"/>
    <w:rPr>
      <w:b/>
      <w:bCs/>
      <w:i/>
      <w:iCs/>
    </w:rPr>
  </w:style>
  <w:style w:type="character" w:customStyle="1" w:styleId="CSCodeFormulaSQL">
    <w:name w:val="CS Code/Formula/SQL"/>
    <w:basedOn w:val="DefaultParagraphFont"/>
    <w:uiPriority w:val="1"/>
    <w:qFormat/>
    <w:rsid w:val="00B53C6E"/>
    <w:rPr>
      <w:rFonts w:ascii="Courier New" w:hAnsi="Courier New"/>
    </w:rPr>
  </w:style>
  <w:style w:type="character" w:customStyle="1" w:styleId="CSCodeFormulaSQLExample">
    <w:name w:val="CS Code/Formula/SQL Example"/>
    <w:basedOn w:val="CSCodeFormulaSQL"/>
    <w:uiPriority w:val="1"/>
    <w:qFormat/>
    <w:rsid w:val="00B53C6E"/>
    <w:rPr>
      <w:rFonts w:ascii="Courier New" w:hAnsi="Courier New"/>
      <w:i/>
    </w:rPr>
  </w:style>
  <w:style w:type="character" w:customStyle="1" w:styleId="CSHintNoteImportant">
    <w:name w:val="CS Hint/Note/Important"/>
    <w:basedOn w:val="DefaultParagraphFont"/>
    <w:uiPriority w:val="1"/>
    <w:qFormat/>
    <w:rsid w:val="00B53C6E"/>
    <w:rPr>
      <w:b/>
      <w:smallCaps/>
    </w:rPr>
  </w:style>
  <w:style w:type="character" w:customStyle="1" w:styleId="CSMenu">
    <w:name w:val="CS Menu"/>
    <w:basedOn w:val="DefaultParagraphFont"/>
    <w:uiPriority w:val="1"/>
    <w:qFormat/>
    <w:rsid w:val="00B53C6E"/>
    <w:rPr>
      <w:b/>
      <w:smallCaps/>
    </w:rPr>
  </w:style>
  <w:style w:type="paragraph" w:styleId="Header">
    <w:name w:val="header"/>
    <w:basedOn w:val="Normal"/>
    <w:uiPriority w:val="9"/>
    <w:unhideWhenUsed/>
    <w:rsid w:val="00B53C6E"/>
    <w:pPr>
      <w:tabs>
        <w:tab w:val="center" w:pos="4320"/>
        <w:tab w:val="right" w:pos="8640"/>
      </w:tabs>
      <w:spacing w:after="0"/>
    </w:pPr>
  </w:style>
  <w:style w:type="paragraph" w:customStyle="1" w:styleId="CSTableText">
    <w:name w:val="CS Table Text"/>
    <w:basedOn w:val="Normal"/>
    <w:link w:val="CSTableTextChar"/>
    <w:uiPriority w:val="1"/>
    <w:qFormat/>
    <w:rsid w:val="00B53C6E"/>
    <w:pPr>
      <w:keepNext/>
      <w:keepLines/>
      <w:spacing w:after="0"/>
    </w:pPr>
    <w:rPr>
      <w:rFonts w:cs="Times New Roman"/>
      <w:sz w:val="20"/>
    </w:rPr>
  </w:style>
  <w:style w:type="character" w:customStyle="1" w:styleId="CSTableTextChar">
    <w:name w:val="CS Table Text Char"/>
    <w:basedOn w:val="DefaultParagraphFont"/>
    <w:link w:val="CSTableText"/>
    <w:uiPriority w:val="1"/>
    <w:rsid w:val="00B53C6E"/>
    <w:rPr>
      <w:sz w:val="20"/>
      <w:szCs w:val="24"/>
    </w:rPr>
  </w:style>
  <w:style w:type="paragraph" w:customStyle="1" w:styleId="CSTableHeadings">
    <w:name w:val="CS Table Headings"/>
    <w:basedOn w:val="CSTableText"/>
    <w:link w:val="CSTableHeadingsChar"/>
    <w:uiPriority w:val="1"/>
    <w:qFormat/>
    <w:rsid w:val="00B53C6E"/>
    <w:rPr>
      <w:b/>
    </w:rPr>
  </w:style>
  <w:style w:type="character" w:customStyle="1" w:styleId="CSTableHeadingsChar">
    <w:name w:val="CS Table Headings Char"/>
    <w:basedOn w:val="CSTableTextChar"/>
    <w:link w:val="CSTableHeadings"/>
    <w:uiPriority w:val="1"/>
    <w:rsid w:val="00B53C6E"/>
    <w:rPr>
      <w:b/>
      <w:sz w:val="20"/>
      <w:szCs w:val="24"/>
    </w:rPr>
  </w:style>
  <w:style w:type="character" w:customStyle="1" w:styleId="CSTableSheetName">
    <w:name w:val="CS Table/Sheet Name"/>
    <w:basedOn w:val="DefaultParagraphFont"/>
    <w:uiPriority w:val="1"/>
    <w:qFormat/>
    <w:rsid w:val="00B53C6E"/>
    <w:rPr>
      <w:i/>
    </w:rPr>
  </w:style>
  <w:style w:type="character" w:customStyle="1" w:styleId="CSValueText">
    <w:name w:val="CS Value/Text"/>
    <w:basedOn w:val="DefaultParagraphFont"/>
    <w:uiPriority w:val="1"/>
    <w:qFormat/>
    <w:rsid w:val="00B53C6E"/>
    <w:rPr>
      <w:rFonts w:ascii="Courier New" w:hAnsi="Courier New"/>
    </w:rPr>
  </w:style>
  <w:style w:type="paragraph" w:customStyle="1" w:styleId="HeaderDocumentCategory">
    <w:name w:val="Header Document Category"/>
    <w:basedOn w:val="Normal"/>
    <w:uiPriority w:val="9"/>
    <w:rsid w:val="00B53C6E"/>
    <w:pPr>
      <w:tabs>
        <w:tab w:val="center" w:pos="4320"/>
        <w:tab w:val="right" w:pos="8640"/>
      </w:tabs>
      <w:spacing w:after="0"/>
      <w:jc w:val="right"/>
    </w:pPr>
    <w:rPr>
      <w:smallCaps/>
    </w:rPr>
  </w:style>
  <w:style w:type="paragraph" w:customStyle="1" w:styleId="HeaderDocumentSubtitle">
    <w:name w:val="Header Document Subtitle"/>
    <w:basedOn w:val="Normal"/>
    <w:uiPriority w:val="9"/>
    <w:rsid w:val="00B53C6E"/>
    <w:pPr>
      <w:tabs>
        <w:tab w:val="center" w:pos="4320"/>
        <w:tab w:val="right" w:pos="8640"/>
      </w:tabs>
      <w:spacing w:after="0" w:line="228" w:lineRule="auto"/>
      <w:jc w:val="right"/>
    </w:pPr>
    <w:rPr>
      <w:sz w:val="28"/>
    </w:rPr>
  </w:style>
  <w:style w:type="paragraph" w:customStyle="1" w:styleId="HeaderDocumentTitle">
    <w:name w:val="Header Document Title"/>
    <w:basedOn w:val="Normal"/>
    <w:uiPriority w:val="9"/>
    <w:rsid w:val="00B53C6E"/>
    <w:pPr>
      <w:tabs>
        <w:tab w:val="center" w:pos="4320"/>
        <w:tab w:val="right" w:pos="8640"/>
      </w:tabs>
      <w:spacing w:after="0" w:line="228" w:lineRule="auto"/>
      <w:jc w:val="right"/>
    </w:pPr>
    <w:rPr>
      <w:sz w:val="48"/>
    </w:rPr>
  </w:style>
  <w:style w:type="table" w:styleId="TableGrid">
    <w:name w:val="Table Grid"/>
    <w:basedOn w:val="TableNormal"/>
    <w:rsid w:val="00B53C6E"/>
    <w:rPr>
      <w:rFonts w:cs="Arial"/>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
    <w:semiHidden/>
    <w:unhideWhenUsed/>
    <w:rsid w:val="00B53C6E"/>
    <w:rPr>
      <w:color w:val="800080" w:themeColor="followedHyperlink"/>
      <w:u w:val="single"/>
    </w:rPr>
  </w:style>
  <w:style w:type="character" w:styleId="PageNumber">
    <w:name w:val="page number"/>
    <w:basedOn w:val="DefaultParagraphFont"/>
    <w:uiPriority w:val="9"/>
    <w:semiHidden/>
    <w:rsid w:val="00B53C6E"/>
  </w:style>
  <w:style w:type="paragraph" w:customStyle="1" w:styleId="FooterPageNumber">
    <w:name w:val="Footer Page Number"/>
    <w:basedOn w:val="Normal"/>
    <w:uiPriority w:val="9"/>
    <w:rsid w:val="00B53C6E"/>
    <w:pPr>
      <w:spacing w:after="0"/>
      <w:jc w:val="center"/>
    </w:pPr>
  </w:style>
  <w:style w:type="paragraph" w:customStyle="1" w:styleId="FooterSideText">
    <w:name w:val="Footer Side Text"/>
    <w:basedOn w:val="Normal"/>
    <w:uiPriority w:val="9"/>
    <w:rsid w:val="00B53C6E"/>
    <w:pPr>
      <w:spacing w:after="0"/>
    </w:pPr>
    <w:rPr>
      <w:sz w:val="16"/>
    </w:rPr>
  </w:style>
  <w:style w:type="paragraph" w:styleId="Footer">
    <w:name w:val="footer"/>
    <w:basedOn w:val="Normal"/>
    <w:uiPriority w:val="9"/>
    <w:unhideWhenUsed/>
    <w:rsid w:val="00B53C6E"/>
    <w:pPr>
      <w:tabs>
        <w:tab w:val="center" w:pos="4320"/>
        <w:tab w:val="right" w:pos="8640"/>
      </w:tabs>
      <w:spacing w:after="0"/>
    </w:pPr>
  </w:style>
  <w:style w:type="paragraph" w:styleId="BalloonText">
    <w:name w:val="Balloon Text"/>
    <w:basedOn w:val="Normal"/>
    <w:link w:val="BalloonTextChar"/>
    <w:uiPriority w:val="9"/>
    <w:semiHidden/>
    <w:unhideWhenUsed/>
    <w:rsid w:val="00B53C6E"/>
    <w:rPr>
      <w:rFonts w:ascii="Segoe UI" w:hAnsi="Segoe UI" w:cs="Segoe UI"/>
      <w:sz w:val="18"/>
      <w:szCs w:val="18"/>
    </w:rPr>
  </w:style>
  <w:style w:type="character" w:customStyle="1" w:styleId="BalloonTextChar">
    <w:name w:val="Balloon Text Char"/>
    <w:basedOn w:val="DefaultParagraphFont"/>
    <w:link w:val="BalloonText"/>
    <w:uiPriority w:val="9"/>
    <w:semiHidden/>
    <w:rsid w:val="00B53C6E"/>
    <w:rPr>
      <w:rFonts w:ascii="Segoe UI" w:hAnsi="Segoe UI" w:cs="Segoe UI"/>
      <w:sz w:val="18"/>
      <w:szCs w:val="18"/>
    </w:rPr>
  </w:style>
  <w:style w:type="character" w:customStyle="1" w:styleId="CSValueTextExample">
    <w:name w:val="CS Value/Text Example"/>
    <w:basedOn w:val="CSValueText"/>
    <w:uiPriority w:val="1"/>
    <w:qFormat/>
    <w:rsid w:val="00B53C6E"/>
    <w:rPr>
      <w:rFonts w:ascii="Courier New" w:hAnsi="Courier New"/>
      <w:i/>
    </w:rPr>
  </w:style>
  <w:style w:type="paragraph" w:styleId="ListParagraph">
    <w:name w:val="List Paragraph"/>
    <w:basedOn w:val="Normal"/>
    <w:uiPriority w:val="34"/>
    <w:semiHidden/>
    <w:unhideWhenUsed/>
    <w:rsid w:val="00B53C6E"/>
    <w:pPr>
      <w:ind w:left="720"/>
      <w:contextualSpacing/>
    </w:pPr>
  </w:style>
  <w:style w:type="character" w:customStyle="1" w:styleId="Heading3Char">
    <w:name w:val="Heading 3 Char"/>
    <w:basedOn w:val="DefaultParagraphFont"/>
    <w:link w:val="Heading3"/>
    <w:rsid w:val="00A455C5"/>
    <w:rPr>
      <w:rFonts w:cs="Arial"/>
      <w:b/>
      <w:bCs/>
      <w:sz w:val="24"/>
      <w:szCs w:val="26"/>
    </w:rPr>
  </w:style>
  <w:style w:type="paragraph" w:customStyle="1" w:styleId="Heading1withTopLine">
    <w:name w:val="Heading 1 with Top Line"/>
    <w:basedOn w:val="Heading1"/>
    <w:next w:val="Normal"/>
    <w:rsid w:val="00B53C6E"/>
    <w:pPr>
      <w:pBdr>
        <w:top w:val="single" w:sz="12" w:space="5" w:color="auto"/>
      </w:pBdr>
    </w:pPr>
    <w:rPr>
      <w:rFonts w:cs="Times New Roman"/>
      <w:szCs w:val="20"/>
    </w:rPr>
  </w:style>
  <w:style w:type="numbering" w:styleId="111111">
    <w:name w:val="Outline List 2"/>
    <w:basedOn w:val="NoList"/>
    <w:semiHidden/>
    <w:unhideWhenUsed/>
    <w:rsid w:val="00B53C6E"/>
    <w:pPr>
      <w:numPr>
        <w:numId w:val="1"/>
      </w:numPr>
    </w:pPr>
  </w:style>
  <w:style w:type="numbering" w:styleId="1ai">
    <w:name w:val="Outline List 1"/>
    <w:basedOn w:val="NoList"/>
    <w:semiHidden/>
    <w:unhideWhenUsed/>
    <w:rsid w:val="00B53C6E"/>
    <w:pPr>
      <w:numPr>
        <w:numId w:val="2"/>
      </w:numPr>
    </w:pPr>
  </w:style>
  <w:style w:type="numbering" w:styleId="ArticleSection">
    <w:name w:val="Outline List 3"/>
    <w:basedOn w:val="NoList"/>
    <w:semiHidden/>
    <w:unhideWhenUsed/>
    <w:rsid w:val="00B53C6E"/>
    <w:pPr>
      <w:numPr>
        <w:numId w:val="3"/>
      </w:numPr>
    </w:pPr>
  </w:style>
  <w:style w:type="paragraph" w:styleId="Bibliography">
    <w:name w:val="Bibliography"/>
    <w:basedOn w:val="Normal"/>
    <w:next w:val="Normal"/>
    <w:uiPriority w:val="37"/>
    <w:unhideWhenUsed/>
    <w:rsid w:val="00B53C6E"/>
    <w:pPr>
      <w:tabs>
        <w:tab w:val="left" w:pos="384"/>
      </w:tabs>
      <w:spacing w:after="0"/>
      <w:ind w:left="384" w:hanging="384"/>
    </w:pPr>
  </w:style>
  <w:style w:type="paragraph" w:styleId="BlockText">
    <w:name w:val="Block Text"/>
    <w:basedOn w:val="Normal"/>
    <w:uiPriority w:val="9"/>
    <w:semiHidden/>
    <w:unhideWhenUsed/>
    <w:rsid w:val="00B53C6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
    <w:semiHidden/>
    <w:unhideWhenUsed/>
    <w:rsid w:val="00B53C6E"/>
    <w:pPr>
      <w:spacing w:after="120"/>
    </w:pPr>
  </w:style>
  <w:style w:type="character" w:customStyle="1" w:styleId="BodyTextChar">
    <w:name w:val="Body Text Char"/>
    <w:basedOn w:val="DefaultParagraphFont"/>
    <w:link w:val="BodyText"/>
    <w:uiPriority w:val="9"/>
    <w:semiHidden/>
    <w:rsid w:val="00B53C6E"/>
    <w:rPr>
      <w:rFonts w:cs="Arial"/>
      <w:szCs w:val="24"/>
    </w:rPr>
  </w:style>
  <w:style w:type="paragraph" w:styleId="BodyText2">
    <w:name w:val="Body Text 2"/>
    <w:basedOn w:val="Normal"/>
    <w:link w:val="BodyText2Char"/>
    <w:uiPriority w:val="9"/>
    <w:semiHidden/>
    <w:unhideWhenUsed/>
    <w:rsid w:val="00B53C6E"/>
    <w:pPr>
      <w:spacing w:after="120" w:line="480" w:lineRule="auto"/>
    </w:pPr>
  </w:style>
  <w:style w:type="character" w:customStyle="1" w:styleId="BodyText2Char">
    <w:name w:val="Body Text 2 Char"/>
    <w:basedOn w:val="DefaultParagraphFont"/>
    <w:link w:val="BodyText2"/>
    <w:uiPriority w:val="9"/>
    <w:semiHidden/>
    <w:rsid w:val="00B53C6E"/>
    <w:rPr>
      <w:rFonts w:cs="Arial"/>
      <w:szCs w:val="24"/>
    </w:rPr>
  </w:style>
  <w:style w:type="paragraph" w:styleId="BodyText3">
    <w:name w:val="Body Text 3"/>
    <w:basedOn w:val="Normal"/>
    <w:link w:val="BodyText3Char"/>
    <w:uiPriority w:val="9"/>
    <w:semiHidden/>
    <w:unhideWhenUsed/>
    <w:rsid w:val="00B53C6E"/>
    <w:pPr>
      <w:spacing w:after="120"/>
    </w:pPr>
    <w:rPr>
      <w:sz w:val="16"/>
      <w:szCs w:val="16"/>
    </w:rPr>
  </w:style>
  <w:style w:type="character" w:customStyle="1" w:styleId="BodyText3Char">
    <w:name w:val="Body Text 3 Char"/>
    <w:basedOn w:val="DefaultParagraphFont"/>
    <w:link w:val="BodyText3"/>
    <w:uiPriority w:val="9"/>
    <w:semiHidden/>
    <w:rsid w:val="00B53C6E"/>
    <w:rPr>
      <w:rFonts w:cs="Arial"/>
      <w:sz w:val="16"/>
      <w:szCs w:val="16"/>
    </w:rPr>
  </w:style>
  <w:style w:type="paragraph" w:styleId="BodyTextFirstIndent">
    <w:name w:val="Body Text First Indent"/>
    <w:basedOn w:val="BodyText"/>
    <w:link w:val="BodyTextFirstIndentChar"/>
    <w:uiPriority w:val="9"/>
    <w:semiHidden/>
    <w:rsid w:val="00B53C6E"/>
    <w:pPr>
      <w:spacing w:after="0"/>
      <w:ind w:firstLine="360"/>
    </w:pPr>
  </w:style>
  <w:style w:type="character" w:customStyle="1" w:styleId="BodyTextFirstIndentChar">
    <w:name w:val="Body Text First Indent Char"/>
    <w:basedOn w:val="BodyTextChar"/>
    <w:link w:val="BodyTextFirstIndent"/>
    <w:uiPriority w:val="9"/>
    <w:semiHidden/>
    <w:rsid w:val="00B53C6E"/>
    <w:rPr>
      <w:rFonts w:cs="Arial"/>
      <w:szCs w:val="24"/>
    </w:rPr>
  </w:style>
  <w:style w:type="paragraph" w:styleId="BodyTextIndent">
    <w:name w:val="Body Text Indent"/>
    <w:basedOn w:val="Normal"/>
    <w:link w:val="BodyTextIndentChar"/>
    <w:uiPriority w:val="9"/>
    <w:semiHidden/>
    <w:unhideWhenUsed/>
    <w:rsid w:val="00B53C6E"/>
    <w:pPr>
      <w:spacing w:after="120"/>
      <w:ind w:left="360"/>
    </w:pPr>
  </w:style>
  <w:style w:type="character" w:customStyle="1" w:styleId="BodyTextIndentChar">
    <w:name w:val="Body Text Indent Char"/>
    <w:basedOn w:val="DefaultParagraphFont"/>
    <w:link w:val="BodyTextIndent"/>
    <w:uiPriority w:val="9"/>
    <w:semiHidden/>
    <w:rsid w:val="00B53C6E"/>
    <w:rPr>
      <w:rFonts w:cs="Arial"/>
      <w:szCs w:val="24"/>
    </w:rPr>
  </w:style>
  <w:style w:type="paragraph" w:styleId="BodyTextFirstIndent2">
    <w:name w:val="Body Text First Indent 2"/>
    <w:basedOn w:val="BodyTextIndent"/>
    <w:link w:val="BodyTextFirstIndent2Char"/>
    <w:uiPriority w:val="9"/>
    <w:semiHidden/>
    <w:unhideWhenUsed/>
    <w:rsid w:val="00B53C6E"/>
    <w:pPr>
      <w:spacing w:after="0"/>
      <w:ind w:firstLine="360"/>
    </w:pPr>
  </w:style>
  <w:style w:type="character" w:customStyle="1" w:styleId="BodyTextFirstIndent2Char">
    <w:name w:val="Body Text First Indent 2 Char"/>
    <w:basedOn w:val="BodyTextIndentChar"/>
    <w:link w:val="BodyTextFirstIndent2"/>
    <w:uiPriority w:val="9"/>
    <w:semiHidden/>
    <w:rsid w:val="00B53C6E"/>
    <w:rPr>
      <w:rFonts w:cs="Arial"/>
      <w:szCs w:val="24"/>
    </w:rPr>
  </w:style>
  <w:style w:type="paragraph" w:styleId="BodyTextIndent2">
    <w:name w:val="Body Text Indent 2"/>
    <w:basedOn w:val="Normal"/>
    <w:link w:val="BodyTextIndent2Char"/>
    <w:uiPriority w:val="9"/>
    <w:semiHidden/>
    <w:unhideWhenUsed/>
    <w:rsid w:val="00B53C6E"/>
    <w:pPr>
      <w:spacing w:after="120" w:line="480" w:lineRule="auto"/>
      <w:ind w:left="360"/>
    </w:pPr>
  </w:style>
  <w:style w:type="character" w:customStyle="1" w:styleId="BodyTextIndent2Char">
    <w:name w:val="Body Text Indent 2 Char"/>
    <w:basedOn w:val="DefaultParagraphFont"/>
    <w:link w:val="BodyTextIndent2"/>
    <w:uiPriority w:val="9"/>
    <w:semiHidden/>
    <w:rsid w:val="00B53C6E"/>
    <w:rPr>
      <w:rFonts w:cs="Arial"/>
      <w:szCs w:val="24"/>
    </w:rPr>
  </w:style>
  <w:style w:type="paragraph" w:styleId="BodyTextIndent3">
    <w:name w:val="Body Text Indent 3"/>
    <w:basedOn w:val="Normal"/>
    <w:link w:val="BodyTextIndent3Char"/>
    <w:uiPriority w:val="9"/>
    <w:semiHidden/>
    <w:unhideWhenUsed/>
    <w:rsid w:val="00B53C6E"/>
    <w:pPr>
      <w:spacing w:after="120"/>
      <w:ind w:left="360"/>
    </w:pPr>
    <w:rPr>
      <w:sz w:val="16"/>
      <w:szCs w:val="16"/>
    </w:rPr>
  </w:style>
  <w:style w:type="character" w:customStyle="1" w:styleId="BodyTextIndent3Char">
    <w:name w:val="Body Text Indent 3 Char"/>
    <w:basedOn w:val="DefaultParagraphFont"/>
    <w:link w:val="BodyTextIndent3"/>
    <w:uiPriority w:val="9"/>
    <w:semiHidden/>
    <w:rsid w:val="00B53C6E"/>
    <w:rPr>
      <w:rFonts w:cs="Arial"/>
      <w:sz w:val="16"/>
      <w:szCs w:val="16"/>
    </w:rPr>
  </w:style>
  <w:style w:type="character" w:styleId="BookTitle">
    <w:name w:val="Book Title"/>
    <w:basedOn w:val="DefaultParagraphFont"/>
    <w:uiPriority w:val="33"/>
    <w:semiHidden/>
    <w:unhideWhenUsed/>
    <w:rsid w:val="00B53C6E"/>
    <w:rPr>
      <w:b/>
      <w:bCs/>
      <w:i/>
      <w:iCs/>
      <w:spacing w:val="5"/>
    </w:rPr>
  </w:style>
  <w:style w:type="paragraph" w:styleId="Caption">
    <w:name w:val="caption"/>
    <w:basedOn w:val="Normal"/>
    <w:next w:val="Normal"/>
    <w:uiPriority w:val="9"/>
    <w:semiHidden/>
    <w:unhideWhenUsed/>
    <w:qFormat/>
    <w:rsid w:val="00B53C6E"/>
    <w:pPr>
      <w:spacing w:after="200"/>
    </w:pPr>
    <w:rPr>
      <w:i/>
      <w:iCs/>
      <w:color w:val="1F497D" w:themeColor="text2"/>
      <w:sz w:val="18"/>
      <w:szCs w:val="18"/>
    </w:rPr>
  </w:style>
  <w:style w:type="paragraph" w:styleId="Closing">
    <w:name w:val="Closing"/>
    <w:basedOn w:val="Normal"/>
    <w:link w:val="ClosingChar"/>
    <w:uiPriority w:val="9"/>
    <w:semiHidden/>
    <w:unhideWhenUsed/>
    <w:rsid w:val="00B53C6E"/>
    <w:pPr>
      <w:ind w:left="4320"/>
    </w:pPr>
  </w:style>
  <w:style w:type="character" w:customStyle="1" w:styleId="ClosingChar">
    <w:name w:val="Closing Char"/>
    <w:basedOn w:val="DefaultParagraphFont"/>
    <w:link w:val="Closing"/>
    <w:uiPriority w:val="9"/>
    <w:semiHidden/>
    <w:rsid w:val="00B53C6E"/>
    <w:rPr>
      <w:rFonts w:cs="Arial"/>
      <w:szCs w:val="24"/>
    </w:rPr>
  </w:style>
  <w:style w:type="table" w:styleId="ColorfulGrid">
    <w:name w:val="Colorful Grid"/>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B53C6E"/>
    <w:rPr>
      <w:rFonts w:cs="Arial"/>
      <w:color w:val="000000" w:themeColor="text1"/>
      <w:szCs w:val="24"/>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B53C6E"/>
    <w:rPr>
      <w:rFonts w:cs="Arial"/>
      <w:color w:val="000000" w:themeColor="text1"/>
      <w:szCs w:val="24"/>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B53C6E"/>
    <w:rPr>
      <w:rFonts w:cs="Arial"/>
      <w:color w:val="000000" w:themeColor="text1"/>
      <w:szCs w:val="24"/>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B53C6E"/>
    <w:rPr>
      <w:rFonts w:cs="Arial"/>
      <w:color w:val="000000" w:themeColor="text1"/>
      <w:szCs w:val="24"/>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B53C6E"/>
    <w:rPr>
      <w:rFonts w:cs="Arial"/>
      <w:color w:val="000000" w:themeColor="text1"/>
      <w:szCs w:val="24"/>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B53C6E"/>
    <w:rPr>
      <w:rFonts w:cs="Arial"/>
      <w:color w:val="000000" w:themeColor="text1"/>
      <w:szCs w:val="24"/>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B53C6E"/>
    <w:rPr>
      <w:rFonts w:cs="Arial"/>
      <w:color w:val="000000" w:themeColor="text1"/>
      <w:szCs w:val="24"/>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B53C6E"/>
    <w:rPr>
      <w:rFonts w:cs="Arial"/>
      <w:color w:val="000000" w:themeColor="text1"/>
      <w:szCs w:val="24"/>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B53C6E"/>
    <w:rPr>
      <w:rFonts w:cs="Arial"/>
      <w:color w:val="000000" w:themeColor="text1"/>
      <w:szCs w:val="24"/>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B53C6E"/>
    <w:rPr>
      <w:rFonts w:cs="Arial"/>
      <w:color w:val="000000" w:themeColor="text1"/>
      <w:szCs w:val="24"/>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B53C6E"/>
    <w:rPr>
      <w:rFonts w:cs="Arial"/>
      <w:color w:val="000000" w:themeColor="text1"/>
      <w:szCs w:val="24"/>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B53C6E"/>
    <w:rPr>
      <w:rFonts w:cs="Arial"/>
      <w:color w:val="000000" w:themeColor="text1"/>
      <w:szCs w:val="24"/>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B53C6E"/>
    <w:rPr>
      <w:rFonts w:cs="Arial"/>
      <w:color w:val="000000" w:themeColor="text1"/>
      <w:szCs w:val="24"/>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B53C6E"/>
    <w:rPr>
      <w:rFonts w:cs="Arial"/>
      <w:color w:val="000000" w:themeColor="text1"/>
      <w:szCs w:val="24"/>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B53C6E"/>
    <w:rPr>
      <w:rFonts w:cs="Arial"/>
      <w:color w:val="000000" w:themeColor="text1"/>
      <w:szCs w:val="24"/>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
    <w:semiHidden/>
    <w:unhideWhenUsed/>
    <w:rsid w:val="00B53C6E"/>
    <w:rPr>
      <w:sz w:val="16"/>
      <w:szCs w:val="16"/>
    </w:rPr>
  </w:style>
  <w:style w:type="paragraph" w:styleId="CommentText">
    <w:name w:val="annotation text"/>
    <w:basedOn w:val="Normal"/>
    <w:link w:val="CommentTextChar"/>
    <w:uiPriority w:val="9"/>
    <w:semiHidden/>
    <w:unhideWhenUsed/>
    <w:rsid w:val="00B53C6E"/>
    <w:rPr>
      <w:sz w:val="20"/>
      <w:szCs w:val="20"/>
    </w:rPr>
  </w:style>
  <w:style w:type="character" w:customStyle="1" w:styleId="CommentTextChar">
    <w:name w:val="Comment Text Char"/>
    <w:basedOn w:val="DefaultParagraphFont"/>
    <w:link w:val="CommentText"/>
    <w:uiPriority w:val="9"/>
    <w:semiHidden/>
    <w:rsid w:val="00B53C6E"/>
    <w:rPr>
      <w:rFonts w:cs="Arial"/>
      <w:sz w:val="20"/>
      <w:szCs w:val="20"/>
    </w:rPr>
  </w:style>
  <w:style w:type="paragraph" w:styleId="CommentSubject">
    <w:name w:val="annotation subject"/>
    <w:basedOn w:val="CommentText"/>
    <w:next w:val="CommentText"/>
    <w:link w:val="CommentSubjectChar"/>
    <w:uiPriority w:val="9"/>
    <w:semiHidden/>
    <w:unhideWhenUsed/>
    <w:rsid w:val="00B53C6E"/>
    <w:rPr>
      <w:b/>
      <w:bCs/>
    </w:rPr>
  </w:style>
  <w:style w:type="character" w:customStyle="1" w:styleId="CommentSubjectChar">
    <w:name w:val="Comment Subject Char"/>
    <w:basedOn w:val="CommentTextChar"/>
    <w:link w:val="CommentSubject"/>
    <w:uiPriority w:val="9"/>
    <w:semiHidden/>
    <w:rsid w:val="00B53C6E"/>
    <w:rPr>
      <w:rFonts w:cs="Arial"/>
      <w:b/>
      <w:bCs/>
      <w:sz w:val="20"/>
      <w:szCs w:val="20"/>
    </w:rPr>
  </w:style>
  <w:style w:type="table" w:styleId="DarkList">
    <w:name w:val="Dark List"/>
    <w:basedOn w:val="TableNormal"/>
    <w:uiPriority w:val="70"/>
    <w:semiHidden/>
    <w:unhideWhenUsed/>
    <w:rsid w:val="00B53C6E"/>
    <w:rPr>
      <w:rFonts w:cs="Arial"/>
      <w:color w:val="FFFFFF" w:themeColor="background1"/>
      <w:szCs w:val="24"/>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B53C6E"/>
    <w:rPr>
      <w:rFonts w:cs="Arial"/>
      <w:color w:val="FFFFFF" w:themeColor="background1"/>
      <w:szCs w:val="24"/>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B53C6E"/>
    <w:rPr>
      <w:rFonts w:cs="Arial"/>
      <w:color w:val="FFFFFF" w:themeColor="background1"/>
      <w:szCs w:val="24"/>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B53C6E"/>
    <w:rPr>
      <w:rFonts w:cs="Arial"/>
      <w:color w:val="FFFFFF" w:themeColor="background1"/>
      <w:szCs w:val="24"/>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B53C6E"/>
    <w:rPr>
      <w:rFonts w:cs="Arial"/>
      <w:color w:val="FFFFFF" w:themeColor="background1"/>
      <w:szCs w:val="24"/>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B53C6E"/>
    <w:rPr>
      <w:rFonts w:cs="Arial"/>
      <w:color w:val="FFFFFF" w:themeColor="background1"/>
      <w:szCs w:val="24"/>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B53C6E"/>
    <w:rPr>
      <w:rFonts w:cs="Arial"/>
      <w:color w:val="FFFFFF" w:themeColor="background1"/>
      <w:szCs w:val="24"/>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
    <w:semiHidden/>
    <w:rsid w:val="00B53C6E"/>
  </w:style>
  <w:style w:type="character" w:customStyle="1" w:styleId="DateChar">
    <w:name w:val="Date Char"/>
    <w:basedOn w:val="DefaultParagraphFont"/>
    <w:link w:val="Date"/>
    <w:uiPriority w:val="9"/>
    <w:semiHidden/>
    <w:rsid w:val="00B53C6E"/>
    <w:rPr>
      <w:rFonts w:cs="Arial"/>
      <w:szCs w:val="24"/>
    </w:rPr>
  </w:style>
  <w:style w:type="paragraph" w:styleId="DocumentMap">
    <w:name w:val="Document Map"/>
    <w:basedOn w:val="Normal"/>
    <w:link w:val="DocumentMapChar"/>
    <w:uiPriority w:val="9"/>
    <w:semiHidden/>
    <w:unhideWhenUsed/>
    <w:rsid w:val="00B53C6E"/>
    <w:rPr>
      <w:rFonts w:ascii="Segoe UI" w:hAnsi="Segoe UI" w:cs="Segoe UI"/>
      <w:sz w:val="16"/>
      <w:szCs w:val="16"/>
    </w:rPr>
  </w:style>
  <w:style w:type="character" w:customStyle="1" w:styleId="DocumentMapChar">
    <w:name w:val="Document Map Char"/>
    <w:basedOn w:val="DefaultParagraphFont"/>
    <w:link w:val="DocumentMap"/>
    <w:uiPriority w:val="9"/>
    <w:semiHidden/>
    <w:rsid w:val="00B53C6E"/>
    <w:rPr>
      <w:rFonts w:ascii="Segoe UI" w:hAnsi="Segoe UI" w:cs="Segoe UI"/>
      <w:sz w:val="16"/>
      <w:szCs w:val="16"/>
    </w:rPr>
  </w:style>
  <w:style w:type="paragraph" w:styleId="E-mailSignature">
    <w:name w:val="E-mail Signature"/>
    <w:basedOn w:val="Normal"/>
    <w:link w:val="E-mailSignatureChar"/>
    <w:uiPriority w:val="9"/>
    <w:semiHidden/>
    <w:unhideWhenUsed/>
    <w:rsid w:val="00B53C6E"/>
  </w:style>
  <w:style w:type="character" w:customStyle="1" w:styleId="E-mailSignatureChar">
    <w:name w:val="E-mail Signature Char"/>
    <w:basedOn w:val="DefaultParagraphFont"/>
    <w:link w:val="E-mailSignature"/>
    <w:uiPriority w:val="9"/>
    <w:semiHidden/>
    <w:rsid w:val="00B53C6E"/>
    <w:rPr>
      <w:rFonts w:cs="Arial"/>
      <w:szCs w:val="24"/>
    </w:rPr>
  </w:style>
  <w:style w:type="character" w:styleId="Emphasis">
    <w:name w:val="Emphasis"/>
    <w:basedOn w:val="DefaultParagraphFont"/>
    <w:uiPriority w:val="9"/>
    <w:semiHidden/>
    <w:rsid w:val="00B53C6E"/>
    <w:rPr>
      <w:i/>
      <w:iCs/>
    </w:rPr>
  </w:style>
  <w:style w:type="character" w:styleId="EndnoteReference">
    <w:name w:val="endnote reference"/>
    <w:basedOn w:val="DefaultParagraphFont"/>
    <w:uiPriority w:val="9"/>
    <w:semiHidden/>
    <w:unhideWhenUsed/>
    <w:rsid w:val="00B53C6E"/>
    <w:rPr>
      <w:vertAlign w:val="superscript"/>
    </w:rPr>
  </w:style>
  <w:style w:type="paragraph" w:styleId="EndnoteText">
    <w:name w:val="endnote text"/>
    <w:basedOn w:val="Normal"/>
    <w:link w:val="EndnoteTextChar"/>
    <w:uiPriority w:val="9"/>
    <w:semiHidden/>
    <w:unhideWhenUsed/>
    <w:rsid w:val="00B53C6E"/>
    <w:rPr>
      <w:sz w:val="20"/>
      <w:szCs w:val="20"/>
    </w:rPr>
  </w:style>
  <w:style w:type="character" w:customStyle="1" w:styleId="EndnoteTextChar">
    <w:name w:val="Endnote Text Char"/>
    <w:basedOn w:val="DefaultParagraphFont"/>
    <w:link w:val="EndnoteText"/>
    <w:uiPriority w:val="9"/>
    <w:semiHidden/>
    <w:rsid w:val="00B53C6E"/>
    <w:rPr>
      <w:rFonts w:cs="Arial"/>
      <w:sz w:val="20"/>
      <w:szCs w:val="20"/>
    </w:rPr>
  </w:style>
  <w:style w:type="paragraph" w:styleId="EnvelopeAddress">
    <w:name w:val="envelope address"/>
    <w:basedOn w:val="Normal"/>
    <w:uiPriority w:val="9"/>
    <w:semiHidden/>
    <w:unhideWhenUsed/>
    <w:rsid w:val="00B53C6E"/>
    <w:pPr>
      <w:framePr w:w="7920" w:h="1980" w:hRule="exact" w:hSpace="180" w:wrap="auto" w:hAnchor="page" w:xAlign="center" w:yAlign="bottom"/>
      <w:ind w:left="2880"/>
    </w:pPr>
    <w:rPr>
      <w:rFonts w:asciiTheme="majorHAnsi" w:eastAsiaTheme="majorEastAsia" w:hAnsiTheme="majorHAnsi" w:cstheme="majorBidi"/>
      <w:sz w:val="24"/>
    </w:rPr>
  </w:style>
  <w:style w:type="paragraph" w:styleId="EnvelopeReturn">
    <w:name w:val="envelope return"/>
    <w:basedOn w:val="Normal"/>
    <w:uiPriority w:val="9"/>
    <w:semiHidden/>
    <w:unhideWhenUsed/>
    <w:rsid w:val="00B53C6E"/>
    <w:rPr>
      <w:rFonts w:asciiTheme="majorHAnsi" w:eastAsiaTheme="majorEastAsia" w:hAnsiTheme="majorHAnsi" w:cstheme="majorBidi"/>
      <w:sz w:val="20"/>
      <w:szCs w:val="20"/>
    </w:rPr>
  </w:style>
  <w:style w:type="character" w:styleId="FootnoteReference">
    <w:name w:val="footnote reference"/>
    <w:basedOn w:val="DefaultParagraphFont"/>
    <w:uiPriority w:val="9"/>
    <w:semiHidden/>
    <w:unhideWhenUsed/>
    <w:rsid w:val="00B53C6E"/>
    <w:rPr>
      <w:vertAlign w:val="superscript"/>
    </w:rPr>
  </w:style>
  <w:style w:type="paragraph" w:styleId="FootnoteText">
    <w:name w:val="footnote text"/>
    <w:basedOn w:val="Normal"/>
    <w:link w:val="FootnoteTextChar"/>
    <w:uiPriority w:val="9"/>
    <w:semiHidden/>
    <w:unhideWhenUsed/>
    <w:rsid w:val="00B53C6E"/>
    <w:rPr>
      <w:sz w:val="20"/>
      <w:szCs w:val="20"/>
    </w:rPr>
  </w:style>
  <w:style w:type="character" w:customStyle="1" w:styleId="FootnoteTextChar">
    <w:name w:val="Footnote Text Char"/>
    <w:basedOn w:val="DefaultParagraphFont"/>
    <w:link w:val="FootnoteText"/>
    <w:uiPriority w:val="9"/>
    <w:semiHidden/>
    <w:rsid w:val="00B53C6E"/>
    <w:rPr>
      <w:rFonts w:cs="Arial"/>
      <w:sz w:val="20"/>
      <w:szCs w:val="20"/>
    </w:rPr>
  </w:style>
  <w:style w:type="table" w:styleId="GridTable1Light">
    <w:name w:val="Grid Table 1 Light"/>
    <w:basedOn w:val="TableNormal"/>
    <w:uiPriority w:val="46"/>
    <w:rsid w:val="00B53C6E"/>
    <w:rPr>
      <w:rFonts w:cs="Arial"/>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53C6E"/>
    <w:rPr>
      <w:rFonts w:cs="Arial"/>
      <w:szCs w:val="24"/>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53C6E"/>
    <w:rPr>
      <w:rFonts w:cs="Arial"/>
      <w:szCs w:val="24"/>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53C6E"/>
    <w:rPr>
      <w:rFonts w:cs="Arial"/>
      <w:szCs w:val="24"/>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53C6E"/>
    <w:rPr>
      <w:rFonts w:cs="Arial"/>
      <w:szCs w:val="24"/>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53C6E"/>
    <w:rPr>
      <w:rFonts w:cs="Arial"/>
      <w:szCs w:val="24"/>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53C6E"/>
    <w:rPr>
      <w:rFonts w:cs="Arial"/>
      <w:szCs w:val="24"/>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53C6E"/>
    <w:rPr>
      <w:rFonts w:cs="Arial"/>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53C6E"/>
    <w:rPr>
      <w:rFonts w:cs="Arial"/>
      <w:szCs w:val="24"/>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B53C6E"/>
    <w:rPr>
      <w:rFonts w:cs="Arial"/>
      <w:szCs w:val="24"/>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B53C6E"/>
    <w:rPr>
      <w:rFonts w:cs="Arial"/>
      <w:szCs w:val="24"/>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B53C6E"/>
    <w:rPr>
      <w:rFonts w:cs="Arial"/>
      <w:szCs w:val="24"/>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B53C6E"/>
    <w:rPr>
      <w:rFonts w:cs="Arial"/>
      <w:szCs w:val="24"/>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B53C6E"/>
    <w:rPr>
      <w:rFonts w:cs="Arial"/>
      <w:szCs w:val="24"/>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B53C6E"/>
    <w:rPr>
      <w:rFonts w:cs="Arial"/>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53C6E"/>
    <w:rPr>
      <w:rFonts w:cs="Arial"/>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B53C6E"/>
    <w:rPr>
      <w:rFonts w:cs="Arial"/>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B53C6E"/>
    <w:rPr>
      <w:rFonts w:cs="Arial"/>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B53C6E"/>
    <w:rPr>
      <w:rFonts w:cs="Arial"/>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B53C6E"/>
    <w:rPr>
      <w:rFonts w:cs="Arial"/>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B53C6E"/>
    <w:rPr>
      <w:rFonts w:cs="Arial"/>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B53C6E"/>
    <w:rPr>
      <w:rFonts w:cs="Arial"/>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53C6E"/>
    <w:rPr>
      <w:rFonts w:cs="Arial"/>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B53C6E"/>
    <w:rPr>
      <w:rFonts w:cs="Arial"/>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B53C6E"/>
    <w:rPr>
      <w:rFonts w:cs="Arial"/>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B53C6E"/>
    <w:rPr>
      <w:rFonts w:cs="Arial"/>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B53C6E"/>
    <w:rPr>
      <w:rFonts w:cs="Arial"/>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B53C6E"/>
    <w:rPr>
      <w:rFonts w:cs="Arial"/>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B53C6E"/>
    <w:rPr>
      <w:rFonts w:cs="Arial"/>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B53C6E"/>
    <w:rPr>
      <w:rFonts w:cs="Arial"/>
      <w:color w:val="000000" w:themeColor="text1"/>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53C6E"/>
    <w:rPr>
      <w:rFonts w:cs="Arial"/>
      <w:color w:val="365F91" w:themeColor="accent1" w:themeShade="BF"/>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B53C6E"/>
    <w:rPr>
      <w:rFonts w:cs="Arial"/>
      <w:color w:val="943634" w:themeColor="accent2" w:themeShade="BF"/>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B53C6E"/>
    <w:rPr>
      <w:rFonts w:cs="Arial"/>
      <w:color w:val="76923C" w:themeColor="accent3" w:themeShade="BF"/>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B53C6E"/>
    <w:rPr>
      <w:rFonts w:cs="Arial"/>
      <w:color w:val="5F497A" w:themeColor="accent4" w:themeShade="BF"/>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B53C6E"/>
    <w:rPr>
      <w:rFonts w:cs="Arial"/>
      <w:color w:val="31849B" w:themeColor="accent5" w:themeShade="BF"/>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B53C6E"/>
    <w:rPr>
      <w:rFonts w:cs="Arial"/>
      <w:color w:val="E36C0A" w:themeColor="accent6" w:themeShade="BF"/>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B53C6E"/>
    <w:rPr>
      <w:rFonts w:cs="Arial"/>
      <w:color w:val="000000" w:themeColor="text1"/>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53C6E"/>
    <w:rPr>
      <w:rFonts w:cs="Arial"/>
      <w:color w:val="365F91" w:themeColor="accent1" w:themeShade="BF"/>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B53C6E"/>
    <w:rPr>
      <w:rFonts w:cs="Arial"/>
      <w:color w:val="943634" w:themeColor="accent2" w:themeShade="BF"/>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B53C6E"/>
    <w:rPr>
      <w:rFonts w:cs="Arial"/>
      <w:color w:val="76923C" w:themeColor="accent3" w:themeShade="BF"/>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B53C6E"/>
    <w:rPr>
      <w:rFonts w:cs="Arial"/>
      <w:color w:val="5F497A" w:themeColor="accent4" w:themeShade="BF"/>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B53C6E"/>
    <w:rPr>
      <w:rFonts w:cs="Arial"/>
      <w:color w:val="31849B" w:themeColor="accent5" w:themeShade="BF"/>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B53C6E"/>
    <w:rPr>
      <w:rFonts w:cs="Arial"/>
      <w:color w:val="E36C0A" w:themeColor="accent6" w:themeShade="BF"/>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styleId="HTMLAcronym">
    <w:name w:val="HTML Acronym"/>
    <w:basedOn w:val="DefaultParagraphFont"/>
    <w:uiPriority w:val="9"/>
    <w:semiHidden/>
    <w:unhideWhenUsed/>
    <w:rsid w:val="00B53C6E"/>
  </w:style>
  <w:style w:type="paragraph" w:styleId="HTMLAddress">
    <w:name w:val="HTML Address"/>
    <w:basedOn w:val="Normal"/>
    <w:link w:val="HTMLAddressChar"/>
    <w:uiPriority w:val="9"/>
    <w:semiHidden/>
    <w:unhideWhenUsed/>
    <w:rsid w:val="00B53C6E"/>
    <w:rPr>
      <w:i/>
      <w:iCs/>
    </w:rPr>
  </w:style>
  <w:style w:type="character" w:customStyle="1" w:styleId="HTMLAddressChar">
    <w:name w:val="HTML Address Char"/>
    <w:basedOn w:val="DefaultParagraphFont"/>
    <w:link w:val="HTMLAddress"/>
    <w:uiPriority w:val="9"/>
    <w:semiHidden/>
    <w:rsid w:val="00B53C6E"/>
    <w:rPr>
      <w:rFonts w:cs="Arial"/>
      <w:i/>
      <w:iCs/>
      <w:szCs w:val="24"/>
    </w:rPr>
  </w:style>
  <w:style w:type="character" w:styleId="HTMLCite">
    <w:name w:val="HTML Cite"/>
    <w:basedOn w:val="DefaultParagraphFont"/>
    <w:uiPriority w:val="9"/>
    <w:semiHidden/>
    <w:unhideWhenUsed/>
    <w:rsid w:val="00B53C6E"/>
    <w:rPr>
      <w:i/>
      <w:iCs/>
    </w:rPr>
  </w:style>
  <w:style w:type="character" w:styleId="HTMLCode">
    <w:name w:val="HTML Code"/>
    <w:basedOn w:val="DefaultParagraphFont"/>
    <w:uiPriority w:val="9"/>
    <w:semiHidden/>
    <w:unhideWhenUsed/>
    <w:rsid w:val="00B53C6E"/>
    <w:rPr>
      <w:rFonts w:ascii="Consolas" w:hAnsi="Consolas"/>
      <w:sz w:val="20"/>
      <w:szCs w:val="20"/>
    </w:rPr>
  </w:style>
  <w:style w:type="character" w:styleId="HTMLDefinition">
    <w:name w:val="HTML Definition"/>
    <w:basedOn w:val="DefaultParagraphFont"/>
    <w:uiPriority w:val="9"/>
    <w:semiHidden/>
    <w:unhideWhenUsed/>
    <w:rsid w:val="00B53C6E"/>
    <w:rPr>
      <w:i/>
      <w:iCs/>
    </w:rPr>
  </w:style>
  <w:style w:type="character" w:styleId="HTMLKeyboard">
    <w:name w:val="HTML Keyboard"/>
    <w:basedOn w:val="DefaultParagraphFont"/>
    <w:uiPriority w:val="9"/>
    <w:semiHidden/>
    <w:unhideWhenUsed/>
    <w:rsid w:val="00B53C6E"/>
    <w:rPr>
      <w:rFonts w:ascii="Consolas" w:hAnsi="Consolas"/>
      <w:sz w:val="20"/>
      <w:szCs w:val="20"/>
    </w:rPr>
  </w:style>
  <w:style w:type="paragraph" w:styleId="HTMLPreformatted">
    <w:name w:val="HTML Preformatted"/>
    <w:basedOn w:val="Normal"/>
    <w:link w:val="HTMLPreformattedChar"/>
    <w:uiPriority w:val="9"/>
    <w:semiHidden/>
    <w:unhideWhenUsed/>
    <w:rsid w:val="00B53C6E"/>
    <w:rPr>
      <w:rFonts w:ascii="Consolas" w:hAnsi="Consolas"/>
      <w:sz w:val="20"/>
      <w:szCs w:val="20"/>
    </w:rPr>
  </w:style>
  <w:style w:type="character" w:customStyle="1" w:styleId="HTMLPreformattedChar">
    <w:name w:val="HTML Preformatted Char"/>
    <w:basedOn w:val="DefaultParagraphFont"/>
    <w:link w:val="HTMLPreformatted"/>
    <w:uiPriority w:val="9"/>
    <w:semiHidden/>
    <w:rsid w:val="00B53C6E"/>
    <w:rPr>
      <w:rFonts w:ascii="Consolas" w:hAnsi="Consolas" w:cs="Arial"/>
      <w:sz w:val="20"/>
      <w:szCs w:val="20"/>
    </w:rPr>
  </w:style>
  <w:style w:type="character" w:styleId="HTMLSample">
    <w:name w:val="HTML Sample"/>
    <w:basedOn w:val="DefaultParagraphFont"/>
    <w:uiPriority w:val="9"/>
    <w:semiHidden/>
    <w:unhideWhenUsed/>
    <w:rsid w:val="00B53C6E"/>
    <w:rPr>
      <w:rFonts w:ascii="Consolas" w:hAnsi="Consolas"/>
      <w:sz w:val="24"/>
      <w:szCs w:val="24"/>
    </w:rPr>
  </w:style>
  <w:style w:type="character" w:styleId="HTMLTypewriter">
    <w:name w:val="HTML Typewriter"/>
    <w:basedOn w:val="DefaultParagraphFont"/>
    <w:uiPriority w:val="9"/>
    <w:semiHidden/>
    <w:unhideWhenUsed/>
    <w:rsid w:val="00B53C6E"/>
    <w:rPr>
      <w:rFonts w:ascii="Consolas" w:hAnsi="Consolas"/>
      <w:sz w:val="20"/>
      <w:szCs w:val="20"/>
    </w:rPr>
  </w:style>
  <w:style w:type="character" w:styleId="HTMLVariable">
    <w:name w:val="HTML Variable"/>
    <w:basedOn w:val="DefaultParagraphFont"/>
    <w:uiPriority w:val="9"/>
    <w:semiHidden/>
    <w:unhideWhenUsed/>
    <w:rsid w:val="00B53C6E"/>
    <w:rPr>
      <w:i/>
      <w:iCs/>
    </w:rPr>
  </w:style>
  <w:style w:type="character" w:styleId="Hyperlink">
    <w:name w:val="Hyperlink"/>
    <w:basedOn w:val="DefaultParagraphFont"/>
    <w:uiPriority w:val="9"/>
    <w:semiHidden/>
    <w:unhideWhenUsed/>
    <w:rsid w:val="00B53C6E"/>
    <w:rPr>
      <w:color w:val="0000FF" w:themeColor="hyperlink"/>
      <w:u w:val="single"/>
    </w:rPr>
  </w:style>
  <w:style w:type="paragraph" w:styleId="Index1">
    <w:name w:val="index 1"/>
    <w:basedOn w:val="Normal"/>
    <w:next w:val="Normal"/>
    <w:autoRedefine/>
    <w:uiPriority w:val="9"/>
    <w:semiHidden/>
    <w:unhideWhenUsed/>
    <w:rsid w:val="00B53C6E"/>
    <w:pPr>
      <w:ind w:left="220" w:hanging="220"/>
    </w:pPr>
  </w:style>
  <w:style w:type="paragraph" w:styleId="Index2">
    <w:name w:val="index 2"/>
    <w:basedOn w:val="Normal"/>
    <w:next w:val="Normal"/>
    <w:autoRedefine/>
    <w:uiPriority w:val="9"/>
    <w:semiHidden/>
    <w:unhideWhenUsed/>
    <w:rsid w:val="00B53C6E"/>
    <w:pPr>
      <w:ind w:left="440" w:hanging="220"/>
    </w:pPr>
  </w:style>
  <w:style w:type="paragraph" w:styleId="Index3">
    <w:name w:val="index 3"/>
    <w:basedOn w:val="Normal"/>
    <w:next w:val="Normal"/>
    <w:autoRedefine/>
    <w:uiPriority w:val="9"/>
    <w:semiHidden/>
    <w:unhideWhenUsed/>
    <w:rsid w:val="00B53C6E"/>
    <w:pPr>
      <w:ind w:left="660" w:hanging="220"/>
    </w:pPr>
  </w:style>
  <w:style w:type="paragraph" w:styleId="Index4">
    <w:name w:val="index 4"/>
    <w:basedOn w:val="Normal"/>
    <w:next w:val="Normal"/>
    <w:autoRedefine/>
    <w:uiPriority w:val="9"/>
    <w:semiHidden/>
    <w:unhideWhenUsed/>
    <w:rsid w:val="00B53C6E"/>
    <w:pPr>
      <w:ind w:left="880" w:hanging="220"/>
    </w:pPr>
  </w:style>
  <w:style w:type="paragraph" w:styleId="Index5">
    <w:name w:val="index 5"/>
    <w:basedOn w:val="Normal"/>
    <w:next w:val="Normal"/>
    <w:autoRedefine/>
    <w:uiPriority w:val="9"/>
    <w:semiHidden/>
    <w:unhideWhenUsed/>
    <w:rsid w:val="00B53C6E"/>
    <w:pPr>
      <w:ind w:left="1100" w:hanging="220"/>
    </w:pPr>
  </w:style>
  <w:style w:type="paragraph" w:styleId="Index6">
    <w:name w:val="index 6"/>
    <w:basedOn w:val="Normal"/>
    <w:next w:val="Normal"/>
    <w:autoRedefine/>
    <w:uiPriority w:val="9"/>
    <w:semiHidden/>
    <w:unhideWhenUsed/>
    <w:rsid w:val="00B53C6E"/>
    <w:pPr>
      <w:ind w:left="1320" w:hanging="220"/>
    </w:pPr>
  </w:style>
  <w:style w:type="paragraph" w:styleId="Index7">
    <w:name w:val="index 7"/>
    <w:basedOn w:val="Normal"/>
    <w:next w:val="Normal"/>
    <w:autoRedefine/>
    <w:uiPriority w:val="9"/>
    <w:semiHidden/>
    <w:unhideWhenUsed/>
    <w:rsid w:val="00B53C6E"/>
    <w:pPr>
      <w:ind w:left="1540" w:hanging="220"/>
    </w:pPr>
  </w:style>
  <w:style w:type="paragraph" w:styleId="Index8">
    <w:name w:val="index 8"/>
    <w:basedOn w:val="Normal"/>
    <w:next w:val="Normal"/>
    <w:autoRedefine/>
    <w:uiPriority w:val="9"/>
    <w:semiHidden/>
    <w:unhideWhenUsed/>
    <w:rsid w:val="00B53C6E"/>
    <w:pPr>
      <w:ind w:left="1760" w:hanging="220"/>
    </w:pPr>
  </w:style>
  <w:style w:type="paragraph" w:styleId="Index9">
    <w:name w:val="index 9"/>
    <w:basedOn w:val="Normal"/>
    <w:next w:val="Normal"/>
    <w:autoRedefine/>
    <w:uiPriority w:val="9"/>
    <w:semiHidden/>
    <w:unhideWhenUsed/>
    <w:rsid w:val="00B53C6E"/>
    <w:pPr>
      <w:ind w:left="1980" w:hanging="220"/>
    </w:pPr>
  </w:style>
  <w:style w:type="paragraph" w:styleId="IndexHeading">
    <w:name w:val="index heading"/>
    <w:basedOn w:val="Normal"/>
    <w:next w:val="Index1"/>
    <w:uiPriority w:val="9"/>
    <w:semiHidden/>
    <w:unhideWhenUsed/>
    <w:rsid w:val="00B53C6E"/>
    <w:rPr>
      <w:rFonts w:asciiTheme="majorHAnsi" w:eastAsiaTheme="majorEastAsia" w:hAnsiTheme="majorHAnsi" w:cstheme="majorBidi"/>
      <w:b/>
      <w:bCs/>
    </w:rPr>
  </w:style>
  <w:style w:type="character" w:styleId="IntenseEmphasis">
    <w:name w:val="Intense Emphasis"/>
    <w:basedOn w:val="DefaultParagraphFont"/>
    <w:uiPriority w:val="21"/>
    <w:semiHidden/>
    <w:unhideWhenUsed/>
    <w:rsid w:val="00B53C6E"/>
    <w:rPr>
      <w:i/>
      <w:iCs/>
      <w:color w:val="4F81BD" w:themeColor="accent1"/>
    </w:rPr>
  </w:style>
  <w:style w:type="paragraph" w:styleId="IntenseQuote">
    <w:name w:val="Intense Quote"/>
    <w:basedOn w:val="Normal"/>
    <w:next w:val="Normal"/>
    <w:link w:val="IntenseQuoteChar"/>
    <w:uiPriority w:val="30"/>
    <w:semiHidden/>
    <w:unhideWhenUsed/>
    <w:rsid w:val="00B53C6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semiHidden/>
    <w:rsid w:val="00B53C6E"/>
    <w:rPr>
      <w:rFonts w:cs="Arial"/>
      <w:i/>
      <w:iCs/>
      <w:color w:val="4F81BD" w:themeColor="accent1"/>
      <w:szCs w:val="24"/>
    </w:rPr>
  </w:style>
  <w:style w:type="character" w:styleId="IntenseReference">
    <w:name w:val="Intense Reference"/>
    <w:basedOn w:val="DefaultParagraphFont"/>
    <w:uiPriority w:val="32"/>
    <w:semiHidden/>
    <w:unhideWhenUsed/>
    <w:rsid w:val="00B53C6E"/>
    <w:rPr>
      <w:b/>
      <w:bCs/>
      <w:smallCaps/>
      <w:color w:val="4F81BD" w:themeColor="accent1"/>
      <w:spacing w:val="5"/>
    </w:rPr>
  </w:style>
  <w:style w:type="table" w:styleId="LightGrid">
    <w:name w:val="Light Grid"/>
    <w:basedOn w:val="TableNormal"/>
    <w:uiPriority w:val="62"/>
    <w:semiHidden/>
    <w:unhideWhenUsed/>
    <w:rsid w:val="00B53C6E"/>
    <w:rPr>
      <w:rFonts w:cs="Arial"/>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B53C6E"/>
    <w:rPr>
      <w:rFonts w:cs="Arial"/>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B53C6E"/>
    <w:rPr>
      <w:rFonts w:cs="Arial"/>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B53C6E"/>
    <w:rPr>
      <w:rFonts w:cs="Arial"/>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B53C6E"/>
    <w:rPr>
      <w:rFonts w:cs="Arial"/>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B53C6E"/>
    <w:rPr>
      <w:rFonts w:cs="Arial"/>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B53C6E"/>
    <w:rPr>
      <w:rFonts w:cs="Arial"/>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B53C6E"/>
    <w:rPr>
      <w:rFonts w:cs="Arial"/>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B53C6E"/>
    <w:rPr>
      <w:rFonts w:cs="Arial"/>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B53C6E"/>
    <w:rPr>
      <w:rFonts w:cs="Arial"/>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B53C6E"/>
    <w:rPr>
      <w:rFonts w:cs="Arial"/>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B53C6E"/>
    <w:rPr>
      <w:rFonts w:cs="Arial"/>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B53C6E"/>
    <w:rPr>
      <w:rFonts w:cs="Arial"/>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B53C6E"/>
    <w:rPr>
      <w:rFonts w:cs="Arial"/>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B53C6E"/>
    <w:rPr>
      <w:rFonts w:cs="Arial"/>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B53C6E"/>
    <w:rPr>
      <w:rFonts w:cs="Arial"/>
      <w:color w:val="365F91" w:themeColor="accent1" w:themeShade="BF"/>
      <w:szCs w:val="24"/>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B53C6E"/>
    <w:rPr>
      <w:rFonts w:cs="Arial"/>
      <w:color w:val="943634" w:themeColor="accent2" w:themeShade="BF"/>
      <w:szCs w:val="24"/>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B53C6E"/>
    <w:rPr>
      <w:rFonts w:cs="Arial"/>
      <w:color w:val="76923C" w:themeColor="accent3" w:themeShade="BF"/>
      <w:szCs w:val="24"/>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B53C6E"/>
    <w:rPr>
      <w:rFonts w:cs="Arial"/>
      <w:color w:val="5F497A" w:themeColor="accent4" w:themeShade="BF"/>
      <w:szCs w:val="24"/>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B53C6E"/>
    <w:rPr>
      <w:rFonts w:cs="Arial"/>
      <w:color w:val="31849B" w:themeColor="accent5" w:themeShade="BF"/>
      <w:szCs w:val="24"/>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B53C6E"/>
    <w:rPr>
      <w:rFonts w:cs="Arial"/>
      <w:color w:val="E36C0A" w:themeColor="accent6" w:themeShade="BF"/>
      <w:szCs w:val="24"/>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
    <w:semiHidden/>
    <w:unhideWhenUsed/>
    <w:rsid w:val="00B53C6E"/>
  </w:style>
  <w:style w:type="paragraph" w:styleId="List">
    <w:name w:val="List"/>
    <w:basedOn w:val="Normal"/>
    <w:uiPriority w:val="9"/>
    <w:semiHidden/>
    <w:unhideWhenUsed/>
    <w:rsid w:val="00B53C6E"/>
    <w:pPr>
      <w:ind w:left="360" w:hanging="360"/>
      <w:contextualSpacing/>
    </w:pPr>
  </w:style>
  <w:style w:type="paragraph" w:styleId="List2">
    <w:name w:val="List 2"/>
    <w:basedOn w:val="Normal"/>
    <w:uiPriority w:val="9"/>
    <w:semiHidden/>
    <w:unhideWhenUsed/>
    <w:rsid w:val="00B53C6E"/>
    <w:pPr>
      <w:ind w:left="720" w:hanging="360"/>
      <w:contextualSpacing/>
    </w:pPr>
  </w:style>
  <w:style w:type="paragraph" w:styleId="List3">
    <w:name w:val="List 3"/>
    <w:basedOn w:val="Normal"/>
    <w:uiPriority w:val="9"/>
    <w:semiHidden/>
    <w:unhideWhenUsed/>
    <w:rsid w:val="00B53C6E"/>
    <w:pPr>
      <w:ind w:left="1080" w:hanging="360"/>
      <w:contextualSpacing/>
    </w:pPr>
  </w:style>
  <w:style w:type="paragraph" w:styleId="List4">
    <w:name w:val="List 4"/>
    <w:basedOn w:val="Normal"/>
    <w:uiPriority w:val="9"/>
    <w:semiHidden/>
    <w:unhideWhenUsed/>
    <w:rsid w:val="00B53C6E"/>
    <w:pPr>
      <w:ind w:left="1440" w:hanging="360"/>
      <w:contextualSpacing/>
    </w:pPr>
  </w:style>
  <w:style w:type="paragraph" w:styleId="List5">
    <w:name w:val="List 5"/>
    <w:basedOn w:val="Normal"/>
    <w:uiPriority w:val="9"/>
    <w:semiHidden/>
    <w:unhideWhenUsed/>
    <w:rsid w:val="00B53C6E"/>
    <w:pPr>
      <w:ind w:left="1800" w:hanging="360"/>
      <w:contextualSpacing/>
    </w:pPr>
  </w:style>
  <w:style w:type="paragraph" w:styleId="ListBullet">
    <w:name w:val="List Bullet"/>
    <w:basedOn w:val="Normal"/>
    <w:uiPriority w:val="9"/>
    <w:semiHidden/>
    <w:unhideWhenUsed/>
    <w:rsid w:val="00B53C6E"/>
    <w:pPr>
      <w:numPr>
        <w:numId w:val="11"/>
      </w:numPr>
      <w:contextualSpacing/>
    </w:pPr>
  </w:style>
  <w:style w:type="paragraph" w:styleId="ListBullet2">
    <w:name w:val="List Bullet 2"/>
    <w:basedOn w:val="Normal"/>
    <w:uiPriority w:val="9"/>
    <w:semiHidden/>
    <w:unhideWhenUsed/>
    <w:rsid w:val="00B53C6E"/>
    <w:pPr>
      <w:numPr>
        <w:numId w:val="12"/>
      </w:numPr>
      <w:contextualSpacing/>
    </w:pPr>
  </w:style>
  <w:style w:type="paragraph" w:styleId="ListBullet3">
    <w:name w:val="List Bullet 3"/>
    <w:basedOn w:val="Normal"/>
    <w:uiPriority w:val="9"/>
    <w:semiHidden/>
    <w:unhideWhenUsed/>
    <w:rsid w:val="00B53C6E"/>
    <w:pPr>
      <w:numPr>
        <w:numId w:val="13"/>
      </w:numPr>
      <w:contextualSpacing/>
    </w:pPr>
  </w:style>
  <w:style w:type="paragraph" w:styleId="ListBullet4">
    <w:name w:val="List Bullet 4"/>
    <w:basedOn w:val="Normal"/>
    <w:uiPriority w:val="9"/>
    <w:semiHidden/>
    <w:unhideWhenUsed/>
    <w:rsid w:val="00B53C6E"/>
    <w:pPr>
      <w:numPr>
        <w:numId w:val="14"/>
      </w:numPr>
      <w:contextualSpacing/>
    </w:pPr>
  </w:style>
  <w:style w:type="paragraph" w:styleId="ListBullet5">
    <w:name w:val="List Bullet 5"/>
    <w:basedOn w:val="Normal"/>
    <w:uiPriority w:val="9"/>
    <w:semiHidden/>
    <w:unhideWhenUsed/>
    <w:rsid w:val="00B53C6E"/>
    <w:pPr>
      <w:numPr>
        <w:numId w:val="15"/>
      </w:numPr>
      <w:contextualSpacing/>
    </w:pPr>
  </w:style>
  <w:style w:type="paragraph" w:styleId="ListContinue">
    <w:name w:val="List Continue"/>
    <w:basedOn w:val="Normal"/>
    <w:uiPriority w:val="9"/>
    <w:semiHidden/>
    <w:unhideWhenUsed/>
    <w:rsid w:val="00B53C6E"/>
    <w:pPr>
      <w:spacing w:after="120"/>
      <w:ind w:left="360"/>
      <w:contextualSpacing/>
    </w:pPr>
  </w:style>
  <w:style w:type="paragraph" w:styleId="ListContinue2">
    <w:name w:val="List Continue 2"/>
    <w:basedOn w:val="Normal"/>
    <w:uiPriority w:val="9"/>
    <w:semiHidden/>
    <w:unhideWhenUsed/>
    <w:rsid w:val="00B53C6E"/>
    <w:pPr>
      <w:spacing w:after="120"/>
      <w:ind w:left="720"/>
      <w:contextualSpacing/>
    </w:pPr>
  </w:style>
  <w:style w:type="paragraph" w:styleId="ListContinue3">
    <w:name w:val="List Continue 3"/>
    <w:basedOn w:val="Normal"/>
    <w:uiPriority w:val="9"/>
    <w:semiHidden/>
    <w:unhideWhenUsed/>
    <w:rsid w:val="00B53C6E"/>
    <w:pPr>
      <w:spacing w:after="120"/>
      <w:ind w:left="1080"/>
      <w:contextualSpacing/>
    </w:pPr>
  </w:style>
  <w:style w:type="paragraph" w:styleId="ListContinue4">
    <w:name w:val="List Continue 4"/>
    <w:basedOn w:val="Normal"/>
    <w:uiPriority w:val="9"/>
    <w:semiHidden/>
    <w:unhideWhenUsed/>
    <w:rsid w:val="00B53C6E"/>
    <w:pPr>
      <w:spacing w:after="120"/>
      <w:ind w:left="1440"/>
      <w:contextualSpacing/>
    </w:pPr>
  </w:style>
  <w:style w:type="paragraph" w:styleId="ListContinue5">
    <w:name w:val="List Continue 5"/>
    <w:basedOn w:val="Normal"/>
    <w:uiPriority w:val="9"/>
    <w:semiHidden/>
    <w:unhideWhenUsed/>
    <w:rsid w:val="00B53C6E"/>
    <w:pPr>
      <w:spacing w:after="120"/>
      <w:ind w:left="1800"/>
      <w:contextualSpacing/>
    </w:pPr>
  </w:style>
  <w:style w:type="paragraph" w:styleId="ListNumber">
    <w:name w:val="List Number"/>
    <w:basedOn w:val="Normal"/>
    <w:uiPriority w:val="9"/>
    <w:unhideWhenUsed/>
    <w:rsid w:val="00B53C6E"/>
    <w:pPr>
      <w:numPr>
        <w:numId w:val="16"/>
      </w:numPr>
      <w:contextualSpacing/>
    </w:pPr>
  </w:style>
  <w:style w:type="paragraph" w:styleId="ListNumber2">
    <w:name w:val="List Number 2"/>
    <w:basedOn w:val="Normal"/>
    <w:uiPriority w:val="9"/>
    <w:semiHidden/>
    <w:unhideWhenUsed/>
    <w:rsid w:val="00B53C6E"/>
    <w:pPr>
      <w:numPr>
        <w:numId w:val="17"/>
      </w:numPr>
      <w:contextualSpacing/>
    </w:pPr>
  </w:style>
  <w:style w:type="paragraph" w:styleId="ListNumber3">
    <w:name w:val="List Number 3"/>
    <w:basedOn w:val="Normal"/>
    <w:uiPriority w:val="9"/>
    <w:semiHidden/>
    <w:unhideWhenUsed/>
    <w:rsid w:val="00B53C6E"/>
    <w:pPr>
      <w:numPr>
        <w:numId w:val="18"/>
      </w:numPr>
      <w:contextualSpacing/>
    </w:pPr>
  </w:style>
  <w:style w:type="paragraph" w:styleId="ListNumber4">
    <w:name w:val="List Number 4"/>
    <w:basedOn w:val="Normal"/>
    <w:uiPriority w:val="9"/>
    <w:semiHidden/>
    <w:unhideWhenUsed/>
    <w:rsid w:val="00B53C6E"/>
    <w:pPr>
      <w:numPr>
        <w:numId w:val="19"/>
      </w:numPr>
      <w:contextualSpacing/>
    </w:pPr>
  </w:style>
  <w:style w:type="paragraph" w:styleId="ListNumber5">
    <w:name w:val="List Number 5"/>
    <w:basedOn w:val="Normal"/>
    <w:uiPriority w:val="9"/>
    <w:semiHidden/>
    <w:unhideWhenUsed/>
    <w:rsid w:val="00B53C6E"/>
    <w:pPr>
      <w:numPr>
        <w:numId w:val="20"/>
      </w:numPr>
      <w:contextualSpacing/>
    </w:pPr>
  </w:style>
  <w:style w:type="table" w:styleId="ListTable1Light">
    <w:name w:val="List Table 1 Light"/>
    <w:basedOn w:val="TableNormal"/>
    <w:uiPriority w:val="46"/>
    <w:rsid w:val="00B53C6E"/>
    <w:rPr>
      <w:rFonts w:cs="Arial"/>
      <w:szCs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53C6E"/>
    <w:rPr>
      <w:rFonts w:cs="Arial"/>
      <w:szCs w:val="24"/>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B53C6E"/>
    <w:rPr>
      <w:rFonts w:cs="Arial"/>
      <w:szCs w:val="24"/>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B53C6E"/>
    <w:rPr>
      <w:rFonts w:cs="Arial"/>
      <w:szCs w:val="24"/>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B53C6E"/>
    <w:rPr>
      <w:rFonts w:cs="Arial"/>
      <w:szCs w:val="24"/>
    </w:r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B53C6E"/>
    <w:rPr>
      <w:rFonts w:cs="Arial"/>
      <w:szCs w:val="24"/>
    </w:r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B53C6E"/>
    <w:rPr>
      <w:rFonts w:cs="Arial"/>
      <w:szCs w:val="24"/>
    </w:rPr>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B53C6E"/>
    <w:rPr>
      <w:rFonts w:cs="Arial"/>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53C6E"/>
    <w:rPr>
      <w:rFonts w:cs="Arial"/>
      <w:szCs w:val="24"/>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B53C6E"/>
    <w:rPr>
      <w:rFonts w:cs="Arial"/>
      <w:szCs w:val="24"/>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B53C6E"/>
    <w:rPr>
      <w:rFonts w:cs="Arial"/>
      <w:szCs w:val="24"/>
    </w:r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B53C6E"/>
    <w:rPr>
      <w:rFonts w:cs="Arial"/>
      <w:szCs w:val="24"/>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B53C6E"/>
    <w:rPr>
      <w:rFonts w:cs="Arial"/>
      <w:szCs w:val="24"/>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B53C6E"/>
    <w:rPr>
      <w:rFonts w:cs="Arial"/>
      <w:szCs w:val="24"/>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B53C6E"/>
    <w:rPr>
      <w:rFonts w:cs="Arial"/>
      <w:szCs w:val="24"/>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53C6E"/>
    <w:rPr>
      <w:rFonts w:cs="Arial"/>
      <w:szCs w:val="24"/>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B53C6E"/>
    <w:rPr>
      <w:rFonts w:cs="Arial"/>
      <w:szCs w:val="24"/>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B53C6E"/>
    <w:rPr>
      <w:rFonts w:cs="Arial"/>
      <w:szCs w:val="24"/>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B53C6E"/>
    <w:rPr>
      <w:rFonts w:cs="Arial"/>
      <w:szCs w:val="24"/>
    </w:r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B53C6E"/>
    <w:rPr>
      <w:rFonts w:cs="Arial"/>
      <w:szCs w:val="24"/>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B53C6E"/>
    <w:rPr>
      <w:rFonts w:cs="Arial"/>
      <w:szCs w:val="24"/>
    </w:r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B53C6E"/>
    <w:rPr>
      <w:rFonts w:cs="Arial"/>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53C6E"/>
    <w:rPr>
      <w:rFonts w:cs="Arial"/>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B53C6E"/>
    <w:rPr>
      <w:rFonts w:cs="Arial"/>
      <w:szCs w:val="24"/>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B53C6E"/>
    <w:rPr>
      <w:rFonts w:cs="Arial"/>
      <w:szCs w:val="24"/>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B53C6E"/>
    <w:rPr>
      <w:rFonts w:cs="Arial"/>
      <w:szCs w:val="24"/>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B53C6E"/>
    <w:rPr>
      <w:rFonts w:cs="Arial"/>
      <w:szCs w:val="24"/>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B53C6E"/>
    <w:rPr>
      <w:rFonts w:cs="Arial"/>
      <w:szCs w:val="24"/>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B53C6E"/>
    <w:rPr>
      <w:rFonts w:cs="Arial"/>
      <w:color w:val="FFFFFF" w:themeColor="background1"/>
      <w:szCs w:val="24"/>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53C6E"/>
    <w:rPr>
      <w:rFonts w:cs="Arial"/>
      <w:color w:val="FFFFFF" w:themeColor="background1"/>
      <w:szCs w:val="24"/>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53C6E"/>
    <w:rPr>
      <w:rFonts w:cs="Arial"/>
      <w:color w:val="FFFFFF" w:themeColor="background1"/>
      <w:szCs w:val="24"/>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53C6E"/>
    <w:rPr>
      <w:rFonts w:cs="Arial"/>
      <w:color w:val="FFFFFF" w:themeColor="background1"/>
      <w:szCs w:val="24"/>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53C6E"/>
    <w:rPr>
      <w:rFonts w:cs="Arial"/>
      <w:color w:val="FFFFFF" w:themeColor="background1"/>
      <w:szCs w:val="24"/>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53C6E"/>
    <w:rPr>
      <w:rFonts w:cs="Arial"/>
      <w:color w:val="FFFFFF" w:themeColor="background1"/>
      <w:szCs w:val="24"/>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53C6E"/>
    <w:rPr>
      <w:rFonts w:cs="Arial"/>
      <w:color w:val="FFFFFF" w:themeColor="background1"/>
      <w:szCs w:val="24"/>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53C6E"/>
    <w:rPr>
      <w:rFonts w:cs="Arial"/>
      <w:color w:val="000000" w:themeColor="text1"/>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53C6E"/>
    <w:rPr>
      <w:rFonts w:cs="Arial"/>
      <w:color w:val="365F91" w:themeColor="accent1" w:themeShade="BF"/>
      <w:szCs w:val="24"/>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B53C6E"/>
    <w:rPr>
      <w:rFonts w:cs="Arial"/>
      <w:color w:val="943634" w:themeColor="accent2" w:themeShade="BF"/>
      <w:szCs w:val="24"/>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B53C6E"/>
    <w:rPr>
      <w:rFonts w:cs="Arial"/>
      <w:color w:val="76923C" w:themeColor="accent3" w:themeShade="BF"/>
      <w:szCs w:val="24"/>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B53C6E"/>
    <w:rPr>
      <w:rFonts w:cs="Arial"/>
      <w:color w:val="5F497A" w:themeColor="accent4" w:themeShade="BF"/>
      <w:szCs w:val="24"/>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B53C6E"/>
    <w:rPr>
      <w:rFonts w:cs="Arial"/>
      <w:color w:val="31849B" w:themeColor="accent5" w:themeShade="BF"/>
      <w:szCs w:val="24"/>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B53C6E"/>
    <w:rPr>
      <w:rFonts w:cs="Arial"/>
      <w:color w:val="E36C0A" w:themeColor="accent6" w:themeShade="BF"/>
      <w:szCs w:val="24"/>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B53C6E"/>
    <w:rPr>
      <w:rFonts w:cs="Arial"/>
      <w:color w:val="000000" w:themeColor="text1"/>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53C6E"/>
    <w:rPr>
      <w:rFonts w:cs="Arial"/>
      <w:color w:val="365F91" w:themeColor="accent1"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53C6E"/>
    <w:rPr>
      <w:rFonts w:cs="Arial"/>
      <w:color w:val="943634" w:themeColor="accent2"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53C6E"/>
    <w:rPr>
      <w:rFonts w:cs="Arial"/>
      <w:color w:val="76923C" w:themeColor="accent3"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53C6E"/>
    <w:rPr>
      <w:rFonts w:cs="Arial"/>
      <w:color w:val="5F497A" w:themeColor="accent4"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53C6E"/>
    <w:rPr>
      <w:rFonts w:cs="Arial"/>
      <w:color w:val="31849B" w:themeColor="accent5"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53C6E"/>
    <w:rPr>
      <w:rFonts w:cs="Arial"/>
      <w:color w:val="E36C0A" w:themeColor="accent6" w:themeShade="BF"/>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
    <w:semiHidden/>
    <w:unhideWhenUsed/>
    <w:rsid w:val="00B53C6E"/>
    <w:pPr>
      <w:tabs>
        <w:tab w:val="left" w:pos="480"/>
        <w:tab w:val="left" w:pos="960"/>
        <w:tab w:val="left" w:pos="1440"/>
        <w:tab w:val="left" w:pos="1920"/>
        <w:tab w:val="left" w:pos="2400"/>
        <w:tab w:val="left" w:pos="2880"/>
        <w:tab w:val="left" w:pos="3360"/>
        <w:tab w:val="left" w:pos="3840"/>
        <w:tab w:val="left" w:pos="4320"/>
      </w:tabs>
    </w:pPr>
    <w:rPr>
      <w:rFonts w:ascii="Consolas" w:hAnsi="Consolas" w:cs="Arial"/>
      <w:szCs w:val="24"/>
    </w:rPr>
  </w:style>
  <w:style w:type="character" w:customStyle="1" w:styleId="MacroTextChar">
    <w:name w:val="Macro Text Char"/>
    <w:basedOn w:val="DefaultParagraphFont"/>
    <w:link w:val="MacroText"/>
    <w:uiPriority w:val="9"/>
    <w:semiHidden/>
    <w:rsid w:val="00B53C6E"/>
    <w:rPr>
      <w:rFonts w:ascii="Consolas" w:hAnsi="Consolas" w:cs="Arial"/>
      <w:szCs w:val="24"/>
    </w:rPr>
  </w:style>
  <w:style w:type="table" w:styleId="MediumGrid1">
    <w:name w:val="Medium Grid 1"/>
    <w:basedOn w:val="TableNormal"/>
    <w:uiPriority w:val="67"/>
    <w:semiHidden/>
    <w:unhideWhenUsed/>
    <w:rsid w:val="00B53C6E"/>
    <w:rPr>
      <w:rFonts w:cs="Arial"/>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B53C6E"/>
    <w:rPr>
      <w:rFonts w:cs="Arial"/>
      <w:szCs w:val="24"/>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B53C6E"/>
    <w:rPr>
      <w:rFonts w:cs="Arial"/>
      <w:szCs w:val="24"/>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B53C6E"/>
    <w:rPr>
      <w:rFonts w:cs="Arial"/>
      <w:szCs w:val="24"/>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B53C6E"/>
    <w:rPr>
      <w:rFonts w:cs="Arial"/>
      <w:szCs w:val="24"/>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B53C6E"/>
    <w:rPr>
      <w:rFonts w:cs="Arial"/>
      <w:szCs w:val="24"/>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B53C6E"/>
    <w:rPr>
      <w:rFonts w:cs="Arial"/>
      <w:szCs w:val="24"/>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B53C6E"/>
    <w:rPr>
      <w:rFonts w:cs="Arial"/>
      <w:szCs w:val="24"/>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B53C6E"/>
    <w:rPr>
      <w:rFonts w:cs="Arial"/>
      <w:color w:val="000000" w:themeColor="text1"/>
      <w:szCs w:val="24"/>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B53C6E"/>
    <w:rPr>
      <w:rFonts w:cs="Arial"/>
      <w:color w:val="000000" w:themeColor="text1"/>
      <w:szCs w:val="24"/>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B53C6E"/>
    <w:rPr>
      <w:rFonts w:cs="Arial"/>
      <w:color w:val="000000" w:themeColor="text1"/>
      <w:szCs w:val="24"/>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B53C6E"/>
    <w:rPr>
      <w:rFonts w:cs="Arial"/>
      <w:color w:val="000000" w:themeColor="text1"/>
      <w:szCs w:val="24"/>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B53C6E"/>
    <w:rPr>
      <w:rFonts w:cs="Arial"/>
      <w:color w:val="000000" w:themeColor="text1"/>
      <w:szCs w:val="24"/>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B53C6E"/>
    <w:rPr>
      <w:rFonts w:cs="Arial"/>
      <w:color w:val="000000" w:themeColor="text1"/>
      <w:szCs w:val="24"/>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B53C6E"/>
    <w:rPr>
      <w:rFonts w:cs="Arial"/>
      <w:color w:val="000000" w:themeColor="text1"/>
      <w:szCs w:val="24"/>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B53C6E"/>
    <w:rPr>
      <w:rFonts w:asciiTheme="majorHAnsi" w:eastAsiaTheme="majorEastAsia" w:hAnsiTheme="majorHAnsi" w:cstheme="majorBidi"/>
      <w:color w:val="000000" w:themeColor="text1"/>
      <w:szCs w:val="24"/>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B53C6E"/>
    <w:rPr>
      <w:rFonts w:cs="Arial"/>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B53C6E"/>
    <w:rPr>
      <w:rFonts w:cs="Arial"/>
      <w:szCs w:val="24"/>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B53C6E"/>
    <w:rPr>
      <w:rFonts w:cs="Arial"/>
      <w:szCs w:val="24"/>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B53C6E"/>
    <w:rPr>
      <w:rFonts w:cs="Arial"/>
      <w:szCs w:val="24"/>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B53C6E"/>
    <w:rPr>
      <w:rFonts w:cs="Arial"/>
      <w:szCs w:val="24"/>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B53C6E"/>
    <w:rPr>
      <w:rFonts w:cs="Arial"/>
      <w:szCs w:val="24"/>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B53C6E"/>
    <w:rPr>
      <w:rFonts w:cs="Arial"/>
      <w:szCs w:val="24"/>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B53C6E"/>
    <w:rPr>
      <w:rFonts w:cs="Arial"/>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
    <w:semiHidden/>
    <w:unhideWhenUsed/>
    <w:rsid w:val="00B53C6E"/>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
    <w:semiHidden/>
    <w:rsid w:val="00B53C6E"/>
    <w:rPr>
      <w:rFonts w:asciiTheme="majorHAnsi" w:eastAsiaTheme="majorEastAsia" w:hAnsiTheme="majorHAnsi" w:cstheme="majorBidi"/>
      <w:sz w:val="24"/>
      <w:szCs w:val="24"/>
      <w:shd w:val="pct20" w:color="auto" w:fill="auto"/>
    </w:rPr>
  </w:style>
  <w:style w:type="paragraph" w:styleId="NoSpacing">
    <w:name w:val="No Spacing"/>
    <w:uiPriority w:val="9"/>
    <w:semiHidden/>
    <w:unhideWhenUsed/>
    <w:rsid w:val="00B53C6E"/>
    <w:rPr>
      <w:rFonts w:cs="Arial"/>
      <w:szCs w:val="24"/>
    </w:rPr>
  </w:style>
  <w:style w:type="paragraph" w:styleId="NormalWeb">
    <w:name w:val="Normal (Web)"/>
    <w:basedOn w:val="Normal"/>
    <w:uiPriority w:val="9"/>
    <w:semiHidden/>
    <w:unhideWhenUsed/>
    <w:rsid w:val="00B53C6E"/>
    <w:rPr>
      <w:rFonts w:ascii="Times New Roman" w:hAnsi="Times New Roman" w:cs="Times New Roman"/>
      <w:sz w:val="24"/>
    </w:rPr>
  </w:style>
  <w:style w:type="paragraph" w:styleId="NormalIndent">
    <w:name w:val="Normal Indent"/>
    <w:basedOn w:val="Normal"/>
    <w:uiPriority w:val="9"/>
    <w:semiHidden/>
    <w:unhideWhenUsed/>
    <w:rsid w:val="00B53C6E"/>
    <w:pPr>
      <w:ind w:left="720"/>
    </w:pPr>
  </w:style>
  <w:style w:type="paragraph" w:styleId="NoteHeading">
    <w:name w:val="Note Heading"/>
    <w:basedOn w:val="Normal"/>
    <w:next w:val="Normal"/>
    <w:link w:val="NoteHeadingChar"/>
    <w:uiPriority w:val="9"/>
    <w:semiHidden/>
    <w:unhideWhenUsed/>
    <w:rsid w:val="00B53C6E"/>
  </w:style>
  <w:style w:type="character" w:customStyle="1" w:styleId="NoteHeadingChar">
    <w:name w:val="Note Heading Char"/>
    <w:basedOn w:val="DefaultParagraphFont"/>
    <w:link w:val="NoteHeading"/>
    <w:uiPriority w:val="9"/>
    <w:semiHidden/>
    <w:rsid w:val="00B53C6E"/>
    <w:rPr>
      <w:rFonts w:cs="Arial"/>
      <w:szCs w:val="24"/>
    </w:rPr>
  </w:style>
  <w:style w:type="character" w:styleId="PlaceholderText">
    <w:name w:val="Placeholder Text"/>
    <w:basedOn w:val="DefaultParagraphFont"/>
    <w:uiPriority w:val="99"/>
    <w:semiHidden/>
    <w:rsid w:val="00B53C6E"/>
    <w:rPr>
      <w:color w:val="808080"/>
    </w:rPr>
  </w:style>
  <w:style w:type="table" w:styleId="PlainTable1">
    <w:name w:val="Plain Table 1"/>
    <w:basedOn w:val="TableNormal"/>
    <w:uiPriority w:val="41"/>
    <w:rsid w:val="00B53C6E"/>
    <w:rPr>
      <w:rFonts w:cs="Arial"/>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53C6E"/>
    <w:rPr>
      <w:rFonts w:cs="Arial"/>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53C6E"/>
    <w:rPr>
      <w:rFonts w:cs="Arial"/>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53C6E"/>
    <w:rPr>
      <w:rFonts w:cs="Arial"/>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53C6E"/>
    <w:rPr>
      <w:rFonts w:cs="Arial"/>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
    <w:semiHidden/>
    <w:unhideWhenUsed/>
    <w:rsid w:val="00B53C6E"/>
    <w:rPr>
      <w:rFonts w:ascii="Consolas" w:hAnsi="Consolas"/>
      <w:sz w:val="21"/>
      <w:szCs w:val="21"/>
    </w:rPr>
  </w:style>
  <w:style w:type="character" w:customStyle="1" w:styleId="PlainTextChar">
    <w:name w:val="Plain Text Char"/>
    <w:basedOn w:val="DefaultParagraphFont"/>
    <w:link w:val="PlainText"/>
    <w:uiPriority w:val="9"/>
    <w:semiHidden/>
    <w:rsid w:val="00B53C6E"/>
    <w:rPr>
      <w:rFonts w:ascii="Consolas" w:hAnsi="Consolas" w:cs="Arial"/>
      <w:sz w:val="21"/>
      <w:szCs w:val="21"/>
    </w:rPr>
  </w:style>
  <w:style w:type="paragraph" w:styleId="Quote">
    <w:name w:val="Quote"/>
    <w:basedOn w:val="Normal"/>
    <w:next w:val="Normal"/>
    <w:link w:val="QuoteChar"/>
    <w:uiPriority w:val="29"/>
    <w:semiHidden/>
    <w:unhideWhenUsed/>
    <w:rsid w:val="00B53C6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sid w:val="00B53C6E"/>
    <w:rPr>
      <w:rFonts w:cs="Arial"/>
      <w:i/>
      <w:iCs/>
      <w:color w:val="404040" w:themeColor="text1" w:themeTint="BF"/>
      <w:szCs w:val="24"/>
    </w:rPr>
  </w:style>
  <w:style w:type="paragraph" w:styleId="Salutation">
    <w:name w:val="Salutation"/>
    <w:basedOn w:val="Normal"/>
    <w:next w:val="Normal"/>
    <w:link w:val="SalutationChar"/>
    <w:uiPriority w:val="9"/>
    <w:semiHidden/>
    <w:unhideWhenUsed/>
    <w:rsid w:val="00B53C6E"/>
  </w:style>
  <w:style w:type="character" w:customStyle="1" w:styleId="SalutationChar">
    <w:name w:val="Salutation Char"/>
    <w:basedOn w:val="DefaultParagraphFont"/>
    <w:link w:val="Salutation"/>
    <w:uiPriority w:val="9"/>
    <w:semiHidden/>
    <w:rsid w:val="00B53C6E"/>
    <w:rPr>
      <w:rFonts w:cs="Arial"/>
      <w:szCs w:val="24"/>
    </w:rPr>
  </w:style>
  <w:style w:type="paragraph" w:styleId="Signature">
    <w:name w:val="Signature"/>
    <w:basedOn w:val="Normal"/>
    <w:link w:val="SignatureChar"/>
    <w:uiPriority w:val="9"/>
    <w:semiHidden/>
    <w:unhideWhenUsed/>
    <w:rsid w:val="00B53C6E"/>
    <w:pPr>
      <w:ind w:left="4320"/>
    </w:pPr>
  </w:style>
  <w:style w:type="character" w:customStyle="1" w:styleId="SignatureChar">
    <w:name w:val="Signature Char"/>
    <w:basedOn w:val="DefaultParagraphFont"/>
    <w:link w:val="Signature"/>
    <w:uiPriority w:val="9"/>
    <w:semiHidden/>
    <w:rsid w:val="00B53C6E"/>
    <w:rPr>
      <w:rFonts w:cs="Arial"/>
      <w:szCs w:val="24"/>
    </w:rPr>
  </w:style>
  <w:style w:type="character" w:styleId="Strong">
    <w:name w:val="Strong"/>
    <w:basedOn w:val="DefaultParagraphFont"/>
    <w:uiPriority w:val="9"/>
    <w:semiHidden/>
    <w:unhideWhenUsed/>
    <w:rsid w:val="00B53C6E"/>
    <w:rPr>
      <w:b/>
      <w:bCs/>
    </w:rPr>
  </w:style>
  <w:style w:type="paragraph" w:styleId="Subtitle">
    <w:name w:val="Subtitle"/>
    <w:basedOn w:val="Normal"/>
    <w:next w:val="Normal"/>
    <w:link w:val="SubtitleChar"/>
    <w:uiPriority w:val="9"/>
    <w:semiHidden/>
    <w:unhideWhenUsed/>
    <w:rsid w:val="00B53C6E"/>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9"/>
    <w:semiHidden/>
    <w:rsid w:val="00B53C6E"/>
    <w:rPr>
      <w:rFonts w:asciiTheme="minorHAnsi" w:eastAsiaTheme="minorEastAsia" w:hAnsiTheme="minorHAnsi" w:cstheme="minorBidi"/>
      <w:color w:val="5A5A5A" w:themeColor="text1" w:themeTint="A5"/>
      <w:spacing w:val="15"/>
    </w:rPr>
  </w:style>
  <w:style w:type="character" w:styleId="SubtleEmphasis">
    <w:name w:val="Subtle Emphasis"/>
    <w:basedOn w:val="DefaultParagraphFont"/>
    <w:uiPriority w:val="19"/>
    <w:semiHidden/>
    <w:unhideWhenUsed/>
    <w:rsid w:val="00B53C6E"/>
    <w:rPr>
      <w:i/>
      <w:iCs/>
      <w:color w:val="404040" w:themeColor="text1" w:themeTint="BF"/>
    </w:rPr>
  </w:style>
  <w:style w:type="character" w:styleId="SubtleReference">
    <w:name w:val="Subtle Reference"/>
    <w:basedOn w:val="DefaultParagraphFont"/>
    <w:uiPriority w:val="31"/>
    <w:semiHidden/>
    <w:unhideWhenUsed/>
    <w:rsid w:val="00B53C6E"/>
    <w:rPr>
      <w:smallCaps/>
      <w:color w:val="5A5A5A" w:themeColor="text1" w:themeTint="A5"/>
    </w:rPr>
  </w:style>
  <w:style w:type="table" w:styleId="Table3Deffects1">
    <w:name w:val="Table 3D effects 1"/>
    <w:basedOn w:val="TableNormal"/>
    <w:semiHidden/>
    <w:unhideWhenUsed/>
    <w:rsid w:val="00B53C6E"/>
    <w:rPr>
      <w:rFonts w:cs="Arial"/>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B53C6E"/>
    <w:rPr>
      <w:rFonts w:cs="Arial"/>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B53C6E"/>
    <w:rPr>
      <w:rFonts w:cs="Arial"/>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B53C6E"/>
    <w:rPr>
      <w:rFonts w:cs="Arial"/>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B53C6E"/>
    <w:rPr>
      <w:rFonts w:cs="Arial"/>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B53C6E"/>
    <w:rPr>
      <w:rFonts w:cs="Arial"/>
      <w:color w:val="000080"/>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B53C6E"/>
    <w:rPr>
      <w:rFonts w:cs="Arial"/>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B53C6E"/>
    <w:rPr>
      <w:rFonts w:cs="Arial"/>
      <w:color w:val="FFFFFF"/>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B53C6E"/>
    <w:rPr>
      <w:rFonts w:cs="Arial"/>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B53C6E"/>
    <w:rPr>
      <w:rFonts w:cs="Arial"/>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B53C6E"/>
    <w:rPr>
      <w:rFonts w:cs="Arial"/>
      <w:b/>
      <w:bCs/>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B53C6E"/>
    <w:rPr>
      <w:rFonts w:cs="Arial"/>
      <w:b/>
      <w:bCs/>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B53C6E"/>
    <w:rPr>
      <w:rFonts w:cs="Arial"/>
      <w:b/>
      <w:bCs/>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B53C6E"/>
    <w:rPr>
      <w:rFonts w:cs="Arial"/>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B53C6E"/>
    <w:rPr>
      <w:rFonts w:cs="Arial"/>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rsid w:val="00B53C6E"/>
    <w:rPr>
      <w:rFonts w:cs="Arial"/>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B53C6E"/>
    <w:rPr>
      <w:rFonts w:cs="Arial"/>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rsid w:val="00B53C6E"/>
    <w:rPr>
      <w:rFonts w:cs="Arial"/>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B53C6E"/>
    <w:rPr>
      <w:rFonts w:cs="Arial"/>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B53C6E"/>
    <w:rPr>
      <w:rFonts w:cs="Arial"/>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B53C6E"/>
    <w:rPr>
      <w:rFonts w:cs="Arial"/>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B53C6E"/>
    <w:rPr>
      <w:rFonts w:cs="Arial"/>
      <w:b/>
      <w:bCs/>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B53C6E"/>
    <w:rPr>
      <w:rFonts w:cs="Arial"/>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B53C6E"/>
    <w:rPr>
      <w:rFonts w:cs="Arial"/>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semiHidden/>
    <w:unhideWhenUsed/>
    <w:rsid w:val="00B53C6E"/>
    <w:rPr>
      <w:rFonts w:cs="Arial"/>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B53C6E"/>
    <w:rPr>
      <w:rFonts w:cs="Arial"/>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B53C6E"/>
    <w:rPr>
      <w:rFonts w:cs="Arial"/>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unhideWhenUsed/>
    <w:rsid w:val="00B53C6E"/>
    <w:rPr>
      <w:rFonts w:cs="Arial"/>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unhideWhenUsed/>
    <w:rsid w:val="00B53C6E"/>
    <w:rPr>
      <w:rFonts w:cs="Arial"/>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B53C6E"/>
    <w:rPr>
      <w:rFonts w:cs="Arial"/>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B53C6E"/>
    <w:rPr>
      <w:rFonts w:cs="Arial"/>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
    <w:semiHidden/>
    <w:unhideWhenUsed/>
    <w:rsid w:val="00B53C6E"/>
    <w:pPr>
      <w:ind w:left="220" w:hanging="220"/>
    </w:pPr>
  </w:style>
  <w:style w:type="paragraph" w:styleId="TableofFigures">
    <w:name w:val="table of figures"/>
    <w:basedOn w:val="Normal"/>
    <w:next w:val="Normal"/>
    <w:uiPriority w:val="9"/>
    <w:semiHidden/>
    <w:unhideWhenUsed/>
    <w:rsid w:val="00B53C6E"/>
  </w:style>
  <w:style w:type="table" w:styleId="TableProfessional">
    <w:name w:val="Table Professional"/>
    <w:basedOn w:val="TableNormal"/>
    <w:semiHidden/>
    <w:unhideWhenUsed/>
    <w:rsid w:val="00B53C6E"/>
    <w:rPr>
      <w:rFonts w:cs="Arial"/>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rsid w:val="00B53C6E"/>
    <w:rPr>
      <w:rFonts w:cs="Arial"/>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B53C6E"/>
    <w:rPr>
      <w:rFonts w:cs="Arial"/>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B53C6E"/>
    <w:rPr>
      <w:rFonts w:cs="Arial"/>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B53C6E"/>
    <w:rPr>
      <w:rFonts w:cs="Arial"/>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B53C6E"/>
    <w:rPr>
      <w:rFonts w:cs="Arial"/>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rsid w:val="00B53C6E"/>
    <w:rPr>
      <w:rFonts w:cs="Arial"/>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rsid w:val="00B53C6E"/>
    <w:rPr>
      <w:rFonts w:cs="Arial"/>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B53C6E"/>
    <w:rPr>
      <w:rFonts w:cs="Arial"/>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B53C6E"/>
    <w:rPr>
      <w:rFonts w:cs="Arial"/>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
    <w:semiHidden/>
    <w:unhideWhenUsed/>
    <w:rsid w:val="00B53C6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9"/>
    <w:semiHidden/>
    <w:rsid w:val="00B53C6E"/>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
    <w:semiHidden/>
    <w:unhideWhenUsed/>
    <w:rsid w:val="00B53C6E"/>
    <w:pPr>
      <w:spacing w:before="120"/>
    </w:pPr>
    <w:rPr>
      <w:rFonts w:asciiTheme="majorHAnsi" w:eastAsiaTheme="majorEastAsia" w:hAnsiTheme="majorHAnsi" w:cstheme="majorBidi"/>
      <w:b/>
      <w:bCs/>
      <w:sz w:val="24"/>
    </w:rPr>
  </w:style>
  <w:style w:type="paragraph" w:styleId="TOC1">
    <w:name w:val="toc 1"/>
    <w:basedOn w:val="Normal"/>
    <w:next w:val="Normal"/>
    <w:autoRedefine/>
    <w:uiPriority w:val="9"/>
    <w:semiHidden/>
    <w:unhideWhenUsed/>
    <w:rsid w:val="00B53C6E"/>
    <w:pPr>
      <w:spacing w:after="100"/>
    </w:pPr>
  </w:style>
  <w:style w:type="paragraph" w:styleId="TOC2">
    <w:name w:val="toc 2"/>
    <w:basedOn w:val="Normal"/>
    <w:next w:val="Normal"/>
    <w:autoRedefine/>
    <w:uiPriority w:val="9"/>
    <w:semiHidden/>
    <w:unhideWhenUsed/>
    <w:rsid w:val="00B53C6E"/>
    <w:pPr>
      <w:spacing w:after="100"/>
      <w:ind w:left="220"/>
    </w:pPr>
  </w:style>
  <w:style w:type="paragraph" w:styleId="TOC3">
    <w:name w:val="toc 3"/>
    <w:basedOn w:val="Normal"/>
    <w:next w:val="Normal"/>
    <w:autoRedefine/>
    <w:uiPriority w:val="9"/>
    <w:semiHidden/>
    <w:unhideWhenUsed/>
    <w:rsid w:val="00B53C6E"/>
    <w:pPr>
      <w:spacing w:after="100"/>
      <w:ind w:left="440"/>
    </w:pPr>
  </w:style>
  <w:style w:type="paragraph" w:styleId="TOC4">
    <w:name w:val="toc 4"/>
    <w:basedOn w:val="Normal"/>
    <w:next w:val="Normal"/>
    <w:autoRedefine/>
    <w:uiPriority w:val="9"/>
    <w:semiHidden/>
    <w:unhideWhenUsed/>
    <w:rsid w:val="00B53C6E"/>
    <w:pPr>
      <w:spacing w:after="100"/>
      <w:ind w:left="660"/>
    </w:pPr>
  </w:style>
  <w:style w:type="paragraph" w:styleId="TOC5">
    <w:name w:val="toc 5"/>
    <w:basedOn w:val="Normal"/>
    <w:next w:val="Normal"/>
    <w:autoRedefine/>
    <w:uiPriority w:val="9"/>
    <w:semiHidden/>
    <w:unhideWhenUsed/>
    <w:rsid w:val="00B53C6E"/>
    <w:pPr>
      <w:spacing w:after="100"/>
      <w:ind w:left="880"/>
    </w:pPr>
  </w:style>
  <w:style w:type="paragraph" w:styleId="TOC6">
    <w:name w:val="toc 6"/>
    <w:basedOn w:val="Normal"/>
    <w:next w:val="Normal"/>
    <w:autoRedefine/>
    <w:uiPriority w:val="9"/>
    <w:semiHidden/>
    <w:unhideWhenUsed/>
    <w:rsid w:val="00B53C6E"/>
    <w:pPr>
      <w:spacing w:after="100"/>
      <w:ind w:left="1100"/>
    </w:pPr>
  </w:style>
  <w:style w:type="paragraph" w:styleId="TOC7">
    <w:name w:val="toc 7"/>
    <w:basedOn w:val="Normal"/>
    <w:next w:val="Normal"/>
    <w:autoRedefine/>
    <w:uiPriority w:val="9"/>
    <w:semiHidden/>
    <w:unhideWhenUsed/>
    <w:rsid w:val="00B53C6E"/>
    <w:pPr>
      <w:spacing w:after="100"/>
      <w:ind w:left="1320"/>
    </w:pPr>
  </w:style>
  <w:style w:type="paragraph" w:styleId="TOC8">
    <w:name w:val="toc 8"/>
    <w:basedOn w:val="Normal"/>
    <w:next w:val="Normal"/>
    <w:autoRedefine/>
    <w:uiPriority w:val="9"/>
    <w:semiHidden/>
    <w:unhideWhenUsed/>
    <w:rsid w:val="00B53C6E"/>
    <w:pPr>
      <w:spacing w:after="100"/>
      <w:ind w:left="1540"/>
    </w:pPr>
  </w:style>
  <w:style w:type="paragraph" w:styleId="TOC9">
    <w:name w:val="toc 9"/>
    <w:basedOn w:val="Normal"/>
    <w:next w:val="Normal"/>
    <w:autoRedefine/>
    <w:uiPriority w:val="9"/>
    <w:semiHidden/>
    <w:unhideWhenUsed/>
    <w:rsid w:val="00B53C6E"/>
    <w:pPr>
      <w:spacing w:after="100"/>
      <w:ind w:left="1760"/>
    </w:pPr>
  </w:style>
  <w:style w:type="paragraph" w:styleId="TOCHeading">
    <w:name w:val="TOC Heading"/>
    <w:basedOn w:val="Heading1"/>
    <w:next w:val="Normal"/>
    <w:uiPriority w:val="39"/>
    <w:semiHidden/>
    <w:unhideWhenUsed/>
    <w:qFormat/>
    <w:rsid w:val="00B53C6E"/>
    <w:pPr>
      <w:keepLines/>
      <w:spacing w:before="240" w:after="0"/>
      <w:outlineLvl w:val="9"/>
    </w:pPr>
    <w:rPr>
      <w:rFonts w:asciiTheme="majorHAnsi" w:eastAsiaTheme="majorEastAsia" w:hAnsiTheme="majorHAnsi" w:cstheme="majorBidi"/>
      <w:b w:val="0"/>
      <w:bCs w:val="0"/>
      <w:color w:val="365F91" w:themeColor="accent1" w:themeShade="BF"/>
      <w:kern w:val="0"/>
    </w:rPr>
  </w:style>
  <w:style w:type="paragraph" w:customStyle="1" w:styleId="CSBulletedList1">
    <w:name w:val="CS Bulleted List 1"/>
    <w:basedOn w:val="Normal"/>
    <w:uiPriority w:val="4"/>
    <w:qFormat/>
    <w:rsid w:val="00B53C6E"/>
    <w:pPr>
      <w:numPr>
        <w:numId w:val="5"/>
      </w:numPr>
      <w:spacing w:after="120"/>
    </w:pPr>
  </w:style>
  <w:style w:type="paragraph" w:customStyle="1" w:styleId="CSBulletedList2">
    <w:name w:val="CS Bulleted List 2"/>
    <w:basedOn w:val="Normal"/>
    <w:uiPriority w:val="4"/>
    <w:unhideWhenUsed/>
    <w:rsid w:val="00B53C6E"/>
    <w:pPr>
      <w:numPr>
        <w:ilvl w:val="1"/>
        <w:numId w:val="5"/>
      </w:numPr>
      <w:spacing w:after="120"/>
    </w:pPr>
  </w:style>
  <w:style w:type="paragraph" w:customStyle="1" w:styleId="CSBulletedList3">
    <w:name w:val="CS Bulleted List 3"/>
    <w:basedOn w:val="Normal"/>
    <w:uiPriority w:val="4"/>
    <w:unhideWhenUsed/>
    <w:rsid w:val="00B53C6E"/>
    <w:pPr>
      <w:numPr>
        <w:ilvl w:val="2"/>
        <w:numId w:val="5"/>
      </w:numPr>
      <w:spacing w:after="120"/>
    </w:pPr>
  </w:style>
  <w:style w:type="paragraph" w:customStyle="1" w:styleId="CSBulletedList4">
    <w:name w:val="CS Bulleted List 4"/>
    <w:basedOn w:val="Normal"/>
    <w:uiPriority w:val="4"/>
    <w:semiHidden/>
    <w:rsid w:val="00B53C6E"/>
    <w:pPr>
      <w:numPr>
        <w:ilvl w:val="3"/>
        <w:numId w:val="5"/>
      </w:numPr>
      <w:spacing w:after="120"/>
    </w:pPr>
  </w:style>
  <w:style w:type="paragraph" w:customStyle="1" w:styleId="CSBulletedList5">
    <w:name w:val="CS Bulleted List 5"/>
    <w:basedOn w:val="Normal"/>
    <w:uiPriority w:val="4"/>
    <w:semiHidden/>
    <w:rsid w:val="00B53C6E"/>
    <w:pPr>
      <w:numPr>
        <w:ilvl w:val="4"/>
        <w:numId w:val="5"/>
      </w:numPr>
      <w:spacing w:after="120"/>
    </w:pPr>
  </w:style>
  <w:style w:type="paragraph" w:customStyle="1" w:styleId="CSBulletedList6">
    <w:name w:val="CS Bulleted List 6"/>
    <w:basedOn w:val="Normal"/>
    <w:uiPriority w:val="4"/>
    <w:semiHidden/>
    <w:rsid w:val="00B53C6E"/>
    <w:pPr>
      <w:numPr>
        <w:ilvl w:val="5"/>
        <w:numId w:val="5"/>
      </w:numPr>
      <w:spacing w:after="120"/>
    </w:pPr>
  </w:style>
  <w:style w:type="paragraph" w:customStyle="1" w:styleId="CSBulletedList7">
    <w:name w:val="CS Bulleted List 7"/>
    <w:basedOn w:val="Normal"/>
    <w:uiPriority w:val="4"/>
    <w:semiHidden/>
    <w:rsid w:val="00B53C6E"/>
    <w:pPr>
      <w:numPr>
        <w:ilvl w:val="6"/>
        <w:numId w:val="5"/>
      </w:numPr>
      <w:spacing w:after="120"/>
    </w:pPr>
  </w:style>
  <w:style w:type="paragraph" w:customStyle="1" w:styleId="CSBulletedList8">
    <w:name w:val="CS Bulleted List 8"/>
    <w:basedOn w:val="Normal"/>
    <w:uiPriority w:val="4"/>
    <w:semiHidden/>
    <w:rsid w:val="00B53C6E"/>
    <w:pPr>
      <w:numPr>
        <w:ilvl w:val="7"/>
        <w:numId w:val="5"/>
      </w:numPr>
      <w:spacing w:after="120"/>
    </w:pPr>
  </w:style>
  <w:style w:type="paragraph" w:customStyle="1" w:styleId="CSBulletedList9">
    <w:name w:val="CS Bulleted List 9"/>
    <w:basedOn w:val="Normal"/>
    <w:uiPriority w:val="4"/>
    <w:semiHidden/>
    <w:qFormat/>
    <w:rsid w:val="00B53C6E"/>
    <w:pPr>
      <w:spacing w:after="120"/>
    </w:pPr>
  </w:style>
  <w:style w:type="numbering" w:customStyle="1" w:styleId="CSNumberedList">
    <w:name w:val="CS Numbered List"/>
    <w:uiPriority w:val="99"/>
    <w:rsid w:val="00B53C6E"/>
    <w:pPr>
      <w:numPr>
        <w:numId w:val="8"/>
      </w:numPr>
    </w:pPr>
  </w:style>
  <w:style w:type="paragraph" w:customStyle="1" w:styleId="CSNumberedList1">
    <w:name w:val="CS Numbered List 1"/>
    <w:basedOn w:val="Normal"/>
    <w:uiPriority w:val="4"/>
    <w:qFormat/>
    <w:rsid w:val="00B53C6E"/>
    <w:pPr>
      <w:numPr>
        <w:numId w:val="8"/>
      </w:numPr>
      <w:spacing w:after="120"/>
    </w:pPr>
    <w:rPr>
      <w:szCs w:val="22"/>
    </w:rPr>
  </w:style>
  <w:style w:type="paragraph" w:customStyle="1" w:styleId="CSNumberedList2">
    <w:name w:val="CS Numbered List 2"/>
    <w:basedOn w:val="Normal"/>
    <w:uiPriority w:val="4"/>
    <w:unhideWhenUsed/>
    <w:rsid w:val="00B53C6E"/>
    <w:pPr>
      <w:numPr>
        <w:ilvl w:val="1"/>
        <w:numId w:val="8"/>
      </w:numPr>
      <w:spacing w:after="120"/>
    </w:pPr>
  </w:style>
  <w:style w:type="paragraph" w:customStyle="1" w:styleId="CSNumberedList3">
    <w:name w:val="CS Numbered List 3"/>
    <w:basedOn w:val="Normal"/>
    <w:uiPriority w:val="4"/>
    <w:unhideWhenUsed/>
    <w:rsid w:val="00B53C6E"/>
    <w:pPr>
      <w:numPr>
        <w:ilvl w:val="2"/>
        <w:numId w:val="8"/>
      </w:numPr>
      <w:spacing w:after="120"/>
    </w:pPr>
  </w:style>
  <w:style w:type="paragraph" w:customStyle="1" w:styleId="CSNumberedList4">
    <w:name w:val="CS Numbered List 4"/>
    <w:basedOn w:val="Normal"/>
    <w:uiPriority w:val="4"/>
    <w:unhideWhenUsed/>
    <w:rsid w:val="00B53C6E"/>
    <w:pPr>
      <w:numPr>
        <w:ilvl w:val="3"/>
        <w:numId w:val="8"/>
      </w:numPr>
      <w:spacing w:after="120"/>
    </w:pPr>
  </w:style>
  <w:style w:type="paragraph" w:customStyle="1" w:styleId="CSNumberedList5">
    <w:name w:val="CS Numbered List 5"/>
    <w:basedOn w:val="Normal"/>
    <w:uiPriority w:val="4"/>
    <w:unhideWhenUsed/>
    <w:rsid w:val="00B53C6E"/>
    <w:pPr>
      <w:numPr>
        <w:ilvl w:val="4"/>
        <w:numId w:val="8"/>
      </w:numPr>
      <w:spacing w:after="120"/>
    </w:pPr>
  </w:style>
  <w:style w:type="paragraph" w:customStyle="1" w:styleId="CSNumberedList6">
    <w:name w:val="CS Numbered List 6"/>
    <w:basedOn w:val="Normal"/>
    <w:uiPriority w:val="4"/>
    <w:semiHidden/>
    <w:rsid w:val="00B53C6E"/>
    <w:pPr>
      <w:numPr>
        <w:ilvl w:val="5"/>
        <w:numId w:val="8"/>
      </w:numPr>
      <w:spacing w:after="120"/>
    </w:pPr>
  </w:style>
  <w:style w:type="paragraph" w:customStyle="1" w:styleId="CSNumberedList7">
    <w:name w:val="CS Numbered List 7"/>
    <w:basedOn w:val="Normal"/>
    <w:uiPriority w:val="4"/>
    <w:semiHidden/>
    <w:rsid w:val="00B53C6E"/>
    <w:pPr>
      <w:numPr>
        <w:ilvl w:val="6"/>
        <w:numId w:val="8"/>
      </w:numPr>
      <w:spacing w:after="120"/>
    </w:pPr>
  </w:style>
  <w:style w:type="paragraph" w:customStyle="1" w:styleId="CSNumberedList8">
    <w:name w:val="CS Numbered List 8"/>
    <w:basedOn w:val="Normal"/>
    <w:uiPriority w:val="4"/>
    <w:semiHidden/>
    <w:rsid w:val="00B53C6E"/>
    <w:pPr>
      <w:numPr>
        <w:ilvl w:val="7"/>
        <w:numId w:val="8"/>
      </w:numPr>
      <w:spacing w:after="120"/>
    </w:pPr>
  </w:style>
  <w:style w:type="paragraph" w:customStyle="1" w:styleId="CSNumberedList9">
    <w:name w:val="CS Numbered List 9"/>
    <w:basedOn w:val="Normal"/>
    <w:uiPriority w:val="4"/>
    <w:semiHidden/>
    <w:rsid w:val="00B53C6E"/>
    <w:pPr>
      <w:spacing w:after="120"/>
    </w:pPr>
  </w:style>
  <w:style w:type="paragraph" w:customStyle="1" w:styleId="CSBulletedListNoSpace1">
    <w:name w:val="CS Bulleted List No Space 1"/>
    <w:basedOn w:val="Normal"/>
    <w:uiPriority w:val="4"/>
    <w:qFormat/>
    <w:rsid w:val="00B53C6E"/>
    <w:pPr>
      <w:numPr>
        <w:numId w:val="7"/>
      </w:numPr>
      <w:spacing w:after="0"/>
    </w:pPr>
  </w:style>
  <w:style w:type="paragraph" w:customStyle="1" w:styleId="CSBulletedListNoSpace2">
    <w:name w:val="CS Bulleted List No Space 2"/>
    <w:basedOn w:val="Normal"/>
    <w:uiPriority w:val="4"/>
    <w:rsid w:val="00B53C6E"/>
    <w:pPr>
      <w:numPr>
        <w:ilvl w:val="1"/>
        <w:numId w:val="7"/>
      </w:numPr>
      <w:spacing w:after="0"/>
    </w:pPr>
  </w:style>
  <w:style w:type="paragraph" w:customStyle="1" w:styleId="CSBulletedListNoSpace3">
    <w:name w:val="CS Bulleted List No Space 3"/>
    <w:basedOn w:val="Normal"/>
    <w:uiPriority w:val="4"/>
    <w:rsid w:val="00B53C6E"/>
    <w:pPr>
      <w:numPr>
        <w:ilvl w:val="2"/>
        <w:numId w:val="7"/>
      </w:numPr>
      <w:spacing w:after="0"/>
    </w:pPr>
  </w:style>
  <w:style w:type="paragraph" w:customStyle="1" w:styleId="CSBulletedListNoSpace4">
    <w:name w:val="CS Bulleted List No Space 4"/>
    <w:basedOn w:val="Normal"/>
    <w:uiPriority w:val="4"/>
    <w:semiHidden/>
    <w:qFormat/>
    <w:rsid w:val="00B53C6E"/>
    <w:pPr>
      <w:numPr>
        <w:ilvl w:val="3"/>
        <w:numId w:val="7"/>
      </w:numPr>
      <w:spacing w:after="0"/>
    </w:pPr>
  </w:style>
  <w:style w:type="paragraph" w:customStyle="1" w:styleId="CSBulletedListNoSpace5">
    <w:name w:val="CS Bulleted List No Space 5"/>
    <w:basedOn w:val="Normal"/>
    <w:uiPriority w:val="4"/>
    <w:semiHidden/>
    <w:qFormat/>
    <w:rsid w:val="00B53C6E"/>
    <w:pPr>
      <w:numPr>
        <w:ilvl w:val="4"/>
        <w:numId w:val="7"/>
      </w:numPr>
      <w:spacing w:after="0"/>
    </w:pPr>
  </w:style>
  <w:style w:type="paragraph" w:customStyle="1" w:styleId="CSBulletedListNoSpace6">
    <w:name w:val="CS Bulleted List No Space 6"/>
    <w:basedOn w:val="Normal"/>
    <w:uiPriority w:val="4"/>
    <w:semiHidden/>
    <w:qFormat/>
    <w:rsid w:val="00B53C6E"/>
    <w:pPr>
      <w:numPr>
        <w:ilvl w:val="5"/>
        <w:numId w:val="7"/>
      </w:numPr>
      <w:spacing w:after="0"/>
    </w:pPr>
  </w:style>
  <w:style w:type="paragraph" w:customStyle="1" w:styleId="CSBulletedListNoSpace7">
    <w:name w:val="CS Bulleted List No Space 7"/>
    <w:basedOn w:val="Normal"/>
    <w:uiPriority w:val="4"/>
    <w:semiHidden/>
    <w:qFormat/>
    <w:rsid w:val="00B53C6E"/>
    <w:pPr>
      <w:numPr>
        <w:ilvl w:val="6"/>
        <w:numId w:val="7"/>
      </w:numPr>
      <w:spacing w:after="0"/>
    </w:pPr>
  </w:style>
  <w:style w:type="paragraph" w:customStyle="1" w:styleId="CSBulletedListNoSpace8">
    <w:name w:val="CS Bulleted List No Space 8"/>
    <w:basedOn w:val="Normal"/>
    <w:uiPriority w:val="4"/>
    <w:semiHidden/>
    <w:qFormat/>
    <w:rsid w:val="00B53C6E"/>
    <w:pPr>
      <w:numPr>
        <w:ilvl w:val="7"/>
        <w:numId w:val="7"/>
      </w:numPr>
      <w:spacing w:after="0"/>
    </w:pPr>
  </w:style>
  <w:style w:type="paragraph" w:customStyle="1" w:styleId="CSBulletedListNoSpace9">
    <w:name w:val="CS Bulleted List No Space 9"/>
    <w:basedOn w:val="Normal"/>
    <w:uiPriority w:val="4"/>
    <w:semiHidden/>
    <w:qFormat/>
    <w:rsid w:val="00B53C6E"/>
    <w:pPr>
      <w:numPr>
        <w:ilvl w:val="8"/>
        <w:numId w:val="7"/>
      </w:numPr>
      <w:spacing w:after="0"/>
    </w:pPr>
  </w:style>
  <w:style w:type="numbering" w:customStyle="1" w:styleId="CSBulletedListNoSpace">
    <w:name w:val="CS Bulleted List No Space"/>
    <w:uiPriority w:val="99"/>
    <w:rsid w:val="00B53C6E"/>
    <w:pPr>
      <w:numPr>
        <w:numId w:val="6"/>
      </w:numPr>
    </w:pPr>
  </w:style>
  <w:style w:type="paragraph" w:customStyle="1" w:styleId="CSNumberedList1withSpaceBefore">
    <w:name w:val="CS Numbered List 1 with Space Before"/>
    <w:basedOn w:val="CSNumberedList1"/>
    <w:next w:val="CSNumberedList1"/>
    <w:uiPriority w:val="4"/>
    <w:rsid w:val="00B53C6E"/>
    <w:pPr>
      <w:spacing w:before="120"/>
    </w:pPr>
    <w:rPr>
      <w:rFonts w:cs="Times New Roman"/>
      <w:szCs w:val="20"/>
    </w:rPr>
  </w:style>
  <w:style w:type="paragraph" w:customStyle="1" w:styleId="CSNumberedList2withSpaceBefore">
    <w:name w:val="CS Numbered List 2 with Space Before"/>
    <w:basedOn w:val="CSNumberedList2"/>
    <w:next w:val="CSNumberedList2"/>
    <w:uiPriority w:val="4"/>
    <w:rsid w:val="00B53C6E"/>
    <w:pPr>
      <w:spacing w:before="120"/>
    </w:pPr>
    <w:rPr>
      <w:rFonts w:cs="Times New Roman"/>
      <w:szCs w:val="20"/>
    </w:rPr>
  </w:style>
  <w:style w:type="paragraph" w:customStyle="1" w:styleId="CSNumberedList3withSpaceBefore">
    <w:name w:val="CS Numbered List 3 with Space Before"/>
    <w:basedOn w:val="CSNumberedList3"/>
    <w:next w:val="CSNumberedList3"/>
    <w:uiPriority w:val="4"/>
    <w:rsid w:val="00B53C6E"/>
    <w:pPr>
      <w:spacing w:before="120"/>
    </w:pPr>
    <w:rPr>
      <w:rFonts w:cs="Times New Roman"/>
      <w:szCs w:val="20"/>
    </w:rPr>
  </w:style>
  <w:style w:type="paragraph" w:customStyle="1" w:styleId="NormalNoSpace">
    <w:name w:val="Normal No Space"/>
    <w:basedOn w:val="Normal"/>
    <w:rsid w:val="00B53C6E"/>
    <w:pPr>
      <w:spacing w:after="0"/>
    </w:pPr>
  </w:style>
  <w:style w:type="character" w:customStyle="1" w:styleId="CSKeywordFunction">
    <w:name w:val="CS Keyword/Function"/>
    <w:basedOn w:val="CSCodeFormulaSQL"/>
    <w:uiPriority w:val="1"/>
    <w:rsid w:val="00B53C6E"/>
    <w:rPr>
      <w:rFonts w:ascii="Courier New" w:hAnsi="Courier New"/>
      <w:b/>
    </w:rPr>
  </w:style>
  <w:style w:type="table" w:customStyle="1" w:styleId="CSTableGrid">
    <w:name w:val="CS Table Grid"/>
    <w:basedOn w:val="TableNormal"/>
    <w:uiPriority w:val="99"/>
    <w:rsid w:val="00B53C6E"/>
    <w:pPr>
      <w:keepNext/>
      <w:keepLines/>
      <w:spacing w:after="0"/>
    </w:pPr>
    <w:rPr>
      <w:rFonts w:cs="Arial"/>
      <w:sz w:val="2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000000" w:themeFill="text1"/>
        <w:vAlign w:val="bottom"/>
      </w:tcPr>
    </w:tblStylePr>
    <w:tblStylePr w:type="firstCol">
      <w:rPr>
        <w:b/>
      </w:rPr>
    </w:tblStylePr>
    <w:tblStylePr w:type="seCell">
      <w:pPr>
        <w:keepNext w:val="0"/>
        <w:wordWrap/>
      </w:pPr>
    </w:tblStylePr>
    <w:tblStylePr w:type="swCell">
      <w:pPr>
        <w:keepNext w:val="0"/>
        <w:wordWrap/>
      </w:pPr>
    </w:tblStylePr>
  </w:style>
  <w:style w:type="table" w:customStyle="1" w:styleId="CSTableNoGrid">
    <w:name w:val="CS Table No Grid"/>
    <w:basedOn w:val="TableNormal"/>
    <w:uiPriority w:val="99"/>
    <w:rsid w:val="00B53C6E"/>
    <w:pPr>
      <w:spacing w:after="0"/>
    </w:pPr>
    <w:rPr>
      <w:rFonts w:cs="Arial"/>
      <w:sz w:val="20"/>
      <w:szCs w:val="24"/>
    </w:rPr>
    <w:tblPr/>
  </w:style>
  <w:style w:type="paragraph" w:customStyle="1" w:styleId="NormalwithSpaceBefore">
    <w:name w:val="Normal with Space Before"/>
    <w:basedOn w:val="Normal"/>
    <w:next w:val="Normal"/>
    <w:rsid w:val="00B53C6E"/>
    <w:pPr>
      <w:spacing w:before="220"/>
    </w:pPr>
  </w:style>
  <w:style w:type="character" w:customStyle="1" w:styleId="CSLibrary">
    <w:name w:val="CS Library"/>
    <w:basedOn w:val="DefaultParagraphFont"/>
    <w:uiPriority w:val="1"/>
    <w:rsid w:val="00B53C6E"/>
    <w:rPr>
      <w:b/>
    </w:rPr>
  </w:style>
  <w:style w:type="character" w:customStyle="1" w:styleId="CSValueTextVariable">
    <w:name w:val="CS Value/Text Variable"/>
    <w:basedOn w:val="CSValueText"/>
    <w:uiPriority w:val="1"/>
    <w:qFormat/>
    <w:rsid w:val="00B53C6E"/>
    <w:rPr>
      <w:rFonts w:ascii="Courier New" w:hAnsi="Courier New"/>
      <w:b/>
      <w:i/>
    </w:rPr>
  </w:style>
  <w:style w:type="table" w:customStyle="1" w:styleId="CSTableGradingRubric">
    <w:name w:val="CS Table Grading Rubric"/>
    <w:basedOn w:val="CSTableNoGrid"/>
    <w:uiPriority w:val="99"/>
    <w:rsid w:val="00B53C6E"/>
    <w:tblPr>
      <w:tblStyleColBandSize w:val="1"/>
    </w:tblPr>
    <w:tblStylePr w:type="lastCol">
      <w:pPr>
        <w:wordWrap/>
        <w:jc w:val="right"/>
      </w:pPr>
      <w:tblPr/>
      <w:tcPr>
        <w:tcBorders>
          <w:top w:val="nil"/>
          <w:left w:val="nil"/>
          <w:bottom w:val="nil"/>
          <w:right w:val="nil"/>
          <w:insideH w:val="nil"/>
          <w:insideV w:val="nil"/>
          <w:tl2br w:val="nil"/>
          <w:tr2bl w:val="nil"/>
        </w:tcBorders>
      </w:tcPr>
    </w:tblStylePr>
    <w:tblStylePr w:type="band2Vert">
      <w:pPr>
        <w:wordWrap/>
        <w:jc w:val="right"/>
      </w:pPr>
      <w:tblPr/>
      <w:tcPr>
        <w:tcBorders>
          <w:top w:val="nil"/>
          <w:left w:val="nil"/>
          <w:bottom w:val="nil"/>
          <w:right w:val="single" w:sz="4" w:space="0" w:color="auto"/>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66159-0C65-4CAF-8FA0-0DD63FAF1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5</Pages>
  <Words>1400</Words>
  <Characters>798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Queries III Participation Project: WV K-12 Education Problem</vt:lpstr>
    </vt:vector>
  </TitlesOfParts>
  <Company>West Virginia University</Company>
  <LinksUpToDate>false</LinksUpToDate>
  <CharactersWithSpaces>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ries III Participation Project: WV K-12 Education Problem</dc:title>
  <dc:creator>Computer Science 101</dc:creator>
  <dc:description>Queries III Participation Project: WV K-12 Education Problem</dc:description>
  <cp:lastModifiedBy>Brian Powell</cp:lastModifiedBy>
  <cp:revision>469</cp:revision>
  <cp:lastPrinted>2018-09-26T19:11:00Z</cp:lastPrinted>
  <dcterms:created xsi:type="dcterms:W3CDTF">2016-05-13T08:56:00Z</dcterms:created>
  <dcterms:modified xsi:type="dcterms:W3CDTF">2021-06-1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A4uljyG"/&gt;&lt;style id="http://www.zotero.org/styles/wvu-cs-assignments" locale="en-U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ies>
</file>